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9FB084" w14:textId="3B826405" w:rsidR="006A5E62" w:rsidRPr="00707E49" w:rsidRDefault="00AE3060" w:rsidP="002F4A3F">
      <w:pPr>
        <w:rPr>
          <w:b/>
          <w:bCs/>
          <w:i/>
          <w:iCs/>
        </w:rPr>
      </w:pPr>
      <w:r w:rsidRPr="00707E49">
        <w:rPr>
          <w:b/>
          <w:bCs/>
        </w:rPr>
        <w:t xml:space="preserve">Appendix </w:t>
      </w:r>
      <w:r w:rsidR="0043750E">
        <w:rPr>
          <w:b/>
          <w:bCs/>
        </w:rPr>
        <w:t>Table 1</w:t>
      </w:r>
      <w:r w:rsidRPr="00707E49">
        <w:rPr>
          <w:b/>
          <w:bCs/>
        </w:rPr>
        <w:t xml:space="preserve">. Detailed Description of Included Studies and Results </w:t>
      </w:r>
    </w:p>
    <w:tbl>
      <w:tblPr>
        <w:tblStyle w:val="TableGrid"/>
        <w:tblW w:w="13991" w:type="dxa"/>
        <w:tblInd w:w="-545" w:type="dxa"/>
        <w:tblLayout w:type="fixed"/>
        <w:tblLook w:val="04A0" w:firstRow="1" w:lastRow="0" w:firstColumn="1" w:lastColumn="0" w:noHBand="0" w:noVBand="1"/>
      </w:tblPr>
      <w:tblGrid>
        <w:gridCol w:w="1949"/>
        <w:gridCol w:w="1736"/>
        <w:gridCol w:w="1723"/>
        <w:gridCol w:w="1770"/>
        <w:gridCol w:w="2864"/>
        <w:gridCol w:w="1762"/>
        <w:gridCol w:w="31"/>
        <w:gridCol w:w="2156"/>
      </w:tblGrid>
      <w:tr w:rsidR="00A41B57" w:rsidRPr="00707E49" w14:paraId="4AB303DF" w14:textId="77777777" w:rsidTr="00192643">
        <w:trPr>
          <w:tblHeader/>
        </w:trPr>
        <w:tc>
          <w:tcPr>
            <w:tcW w:w="1949" w:type="dxa"/>
            <w:vMerge w:val="restart"/>
          </w:tcPr>
          <w:p w14:paraId="5BDA8BBD" w14:textId="77777777" w:rsidR="00A41B57" w:rsidRPr="00707E49" w:rsidRDefault="00A41B57" w:rsidP="005C1AC7">
            <w:pPr>
              <w:rPr>
                <w:b/>
                <w:bCs/>
              </w:rPr>
            </w:pPr>
            <w:bookmarkStart w:id="0" w:name="_Hlk100137755"/>
            <w:r w:rsidRPr="00707E49">
              <w:rPr>
                <w:b/>
                <w:bCs/>
              </w:rPr>
              <w:t xml:space="preserve">Lead </w:t>
            </w:r>
            <w:r>
              <w:rPr>
                <w:b/>
                <w:bCs/>
              </w:rPr>
              <w:t>a</w:t>
            </w:r>
            <w:r w:rsidRPr="00707E49">
              <w:rPr>
                <w:b/>
                <w:bCs/>
              </w:rPr>
              <w:t xml:space="preserve">uthor and </w:t>
            </w:r>
            <w:r>
              <w:rPr>
                <w:b/>
                <w:bCs/>
              </w:rPr>
              <w:t>y</w:t>
            </w:r>
            <w:r w:rsidRPr="00707E49">
              <w:rPr>
                <w:b/>
                <w:bCs/>
              </w:rPr>
              <w:t xml:space="preserve">ear of </w:t>
            </w:r>
            <w:r>
              <w:rPr>
                <w:b/>
                <w:bCs/>
              </w:rPr>
              <w:t>p</w:t>
            </w:r>
            <w:r w:rsidRPr="00707E49">
              <w:rPr>
                <w:b/>
                <w:bCs/>
              </w:rPr>
              <w:t xml:space="preserve">ublication </w:t>
            </w:r>
          </w:p>
          <w:p w14:paraId="6A2FC6D9" w14:textId="77777777" w:rsidR="00A41B57" w:rsidRPr="00707E49" w:rsidRDefault="00A41B57" w:rsidP="005C1AC7">
            <w:pPr>
              <w:rPr>
                <w:b/>
                <w:bCs/>
              </w:rPr>
            </w:pPr>
          </w:p>
        </w:tc>
        <w:tc>
          <w:tcPr>
            <w:tcW w:w="1736" w:type="dxa"/>
            <w:vMerge w:val="restart"/>
          </w:tcPr>
          <w:p w14:paraId="45EC4FF8" w14:textId="77777777" w:rsidR="00A41B57" w:rsidRPr="00707E49" w:rsidRDefault="00A41B57" w:rsidP="005C1AC7">
            <w:pPr>
              <w:rPr>
                <w:i/>
                <w:iCs/>
              </w:rPr>
            </w:pPr>
            <w:r w:rsidRPr="00707E49">
              <w:rPr>
                <w:b/>
                <w:bCs/>
              </w:rPr>
              <w:t>Sample population and setting</w:t>
            </w:r>
          </w:p>
        </w:tc>
        <w:tc>
          <w:tcPr>
            <w:tcW w:w="1723" w:type="dxa"/>
            <w:vMerge w:val="restart"/>
          </w:tcPr>
          <w:p w14:paraId="15C4AE78" w14:textId="77777777" w:rsidR="00A41B57" w:rsidRPr="00707E49" w:rsidRDefault="00A41B57" w:rsidP="005C1AC7">
            <w:pPr>
              <w:rPr>
                <w:b/>
                <w:bCs/>
              </w:rPr>
            </w:pPr>
            <w:r w:rsidRPr="00707E49">
              <w:rPr>
                <w:b/>
                <w:bCs/>
              </w:rPr>
              <w:t xml:space="preserve">Sample </w:t>
            </w:r>
            <w:r>
              <w:rPr>
                <w:b/>
                <w:bCs/>
              </w:rPr>
              <w:t>s</w:t>
            </w:r>
            <w:r w:rsidRPr="00707E49">
              <w:rPr>
                <w:b/>
                <w:bCs/>
              </w:rPr>
              <w:t>ize</w:t>
            </w:r>
          </w:p>
          <w:p w14:paraId="3565EF1C" w14:textId="77777777" w:rsidR="00A41B57" w:rsidRPr="00707E49" w:rsidRDefault="00A41B57" w:rsidP="005C1AC7">
            <w:pPr>
              <w:rPr>
                <w:b/>
                <w:bCs/>
                <w:i/>
                <w:iCs/>
              </w:rPr>
            </w:pPr>
          </w:p>
        </w:tc>
        <w:tc>
          <w:tcPr>
            <w:tcW w:w="1770" w:type="dxa"/>
            <w:vMerge w:val="restart"/>
          </w:tcPr>
          <w:p w14:paraId="2292E3E2" w14:textId="77777777" w:rsidR="00A41B57" w:rsidRPr="00707E49" w:rsidRDefault="00A41B57" w:rsidP="005C1AC7">
            <w:pPr>
              <w:rPr>
                <w:b/>
                <w:bCs/>
              </w:rPr>
            </w:pPr>
            <w:r w:rsidRPr="00707E49">
              <w:rPr>
                <w:b/>
                <w:bCs/>
              </w:rPr>
              <w:t>Survey</w:t>
            </w:r>
          </w:p>
          <w:p w14:paraId="783D1F5A" w14:textId="77777777" w:rsidR="00A41B57" w:rsidRPr="00707E49" w:rsidRDefault="00A41B57" w:rsidP="005C1AC7">
            <w:pPr>
              <w:rPr>
                <w:b/>
                <w:bCs/>
              </w:rPr>
            </w:pPr>
          </w:p>
        </w:tc>
        <w:tc>
          <w:tcPr>
            <w:tcW w:w="2864" w:type="dxa"/>
            <w:vMerge w:val="restart"/>
          </w:tcPr>
          <w:p w14:paraId="5BE8C01F" w14:textId="77777777" w:rsidR="00A41B57" w:rsidRPr="00707E49" w:rsidRDefault="00A41B57" w:rsidP="005C1AC7">
            <w:pPr>
              <w:rPr>
                <w:b/>
                <w:bCs/>
              </w:rPr>
            </w:pPr>
            <w:r w:rsidRPr="00707E49">
              <w:rPr>
                <w:b/>
                <w:bCs/>
              </w:rPr>
              <w:t xml:space="preserve">Description of </w:t>
            </w:r>
            <w:r>
              <w:rPr>
                <w:b/>
                <w:bCs/>
              </w:rPr>
              <w:t>r</w:t>
            </w:r>
            <w:r w:rsidRPr="00707E49">
              <w:rPr>
                <w:b/>
                <w:bCs/>
              </w:rPr>
              <w:t>esponse rate strategies compared</w:t>
            </w:r>
          </w:p>
        </w:tc>
        <w:tc>
          <w:tcPr>
            <w:tcW w:w="3949" w:type="dxa"/>
            <w:gridSpan w:val="3"/>
          </w:tcPr>
          <w:p w14:paraId="0B1F4BFE" w14:textId="77777777" w:rsidR="00A41B57" w:rsidRPr="00707E49" w:rsidRDefault="00A41B57" w:rsidP="005C1AC7">
            <w:pPr>
              <w:jc w:val="center"/>
              <w:rPr>
                <w:b/>
                <w:bCs/>
              </w:rPr>
            </w:pPr>
            <w:r w:rsidRPr="00707E49">
              <w:rPr>
                <w:b/>
                <w:bCs/>
              </w:rPr>
              <w:t xml:space="preserve">Summary of </w:t>
            </w:r>
            <w:r>
              <w:rPr>
                <w:b/>
                <w:bCs/>
              </w:rPr>
              <w:t>r</w:t>
            </w:r>
            <w:r w:rsidRPr="00707E49">
              <w:rPr>
                <w:b/>
                <w:bCs/>
              </w:rPr>
              <w:t xml:space="preserve">esults </w:t>
            </w:r>
          </w:p>
        </w:tc>
      </w:tr>
      <w:tr w:rsidR="00A41B57" w:rsidRPr="00707E49" w14:paraId="1522F625" w14:textId="77777777" w:rsidTr="00192643">
        <w:tc>
          <w:tcPr>
            <w:tcW w:w="1949" w:type="dxa"/>
            <w:vMerge/>
          </w:tcPr>
          <w:p w14:paraId="50A86F7B" w14:textId="77777777" w:rsidR="00A41B57" w:rsidRPr="00707E49" w:rsidRDefault="00A41B57" w:rsidP="005C1AC7">
            <w:pPr>
              <w:rPr>
                <w:b/>
                <w:bCs/>
              </w:rPr>
            </w:pPr>
          </w:p>
        </w:tc>
        <w:tc>
          <w:tcPr>
            <w:tcW w:w="1736" w:type="dxa"/>
            <w:vMerge/>
          </w:tcPr>
          <w:p w14:paraId="68C9A9FB" w14:textId="77777777" w:rsidR="00A41B57" w:rsidRPr="00707E49" w:rsidRDefault="00A41B57" w:rsidP="005C1AC7">
            <w:pPr>
              <w:rPr>
                <w:b/>
                <w:bCs/>
              </w:rPr>
            </w:pPr>
          </w:p>
        </w:tc>
        <w:tc>
          <w:tcPr>
            <w:tcW w:w="1723" w:type="dxa"/>
            <w:vMerge/>
          </w:tcPr>
          <w:p w14:paraId="1B8AFC65" w14:textId="77777777" w:rsidR="00A41B57" w:rsidRPr="00707E49" w:rsidRDefault="00A41B57" w:rsidP="005C1AC7">
            <w:pPr>
              <w:rPr>
                <w:b/>
                <w:bCs/>
              </w:rPr>
            </w:pPr>
          </w:p>
        </w:tc>
        <w:tc>
          <w:tcPr>
            <w:tcW w:w="1770" w:type="dxa"/>
            <w:vMerge/>
          </w:tcPr>
          <w:p w14:paraId="3E016BFC" w14:textId="77777777" w:rsidR="00A41B57" w:rsidRPr="00707E49" w:rsidRDefault="00A41B57" w:rsidP="005C1AC7">
            <w:pPr>
              <w:rPr>
                <w:b/>
                <w:bCs/>
              </w:rPr>
            </w:pPr>
          </w:p>
        </w:tc>
        <w:tc>
          <w:tcPr>
            <w:tcW w:w="2864" w:type="dxa"/>
            <w:vMerge/>
          </w:tcPr>
          <w:p w14:paraId="57986C5A" w14:textId="77777777" w:rsidR="00A41B57" w:rsidRPr="00707E49" w:rsidRDefault="00A41B57" w:rsidP="005C1AC7">
            <w:pPr>
              <w:rPr>
                <w:b/>
                <w:bCs/>
              </w:rPr>
            </w:pPr>
          </w:p>
        </w:tc>
        <w:tc>
          <w:tcPr>
            <w:tcW w:w="1793" w:type="dxa"/>
            <w:gridSpan w:val="2"/>
          </w:tcPr>
          <w:p w14:paraId="0D818F51" w14:textId="77777777" w:rsidR="00A41B57" w:rsidRPr="00707E49" w:rsidRDefault="00A41B57" w:rsidP="005C1AC7">
            <w:pPr>
              <w:jc w:val="center"/>
              <w:rPr>
                <w:b/>
                <w:bCs/>
              </w:rPr>
            </w:pPr>
            <w:r w:rsidRPr="00707E49">
              <w:rPr>
                <w:b/>
                <w:bCs/>
              </w:rPr>
              <w:t>Response rates by strategy</w:t>
            </w:r>
          </w:p>
        </w:tc>
        <w:tc>
          <w:tcPr>
            <w:tcW w:w="2156" w:type="dxa"/>
          </w:tcPr>
          <w:p w14:paraId="3E63C901" w14:textId="77777777" w:rsidR="00A41B57" w:rsidRPr="00707E49" w:rsidRDefault="00A41B57" w:rsidP="005C1AC7">
            <w:pPr>
              <w:jc w:val="center"/>
              <w:rPr>
                <w:b/>
                <w:bCs/>
              </w:rPr>
            </w:pPr>
            <w:r w:rsidRPr="00707E49">
              <w:rPr>
                <w:b/>
                <w:bCs/>
              </w:rPr>
              <w:t>Response rates by strategy by subgroup</w:t>
            </w:r>
          </w:p>
        </w:tc>
      </w:tr>
      <w:tr w:rsidR="00A41B57" w:rsidRPr="00707E49" w14:paraId="0BB32C61" w14:textId="77777777" w:rsidTr="00192643">
        <w:tc>
          <w:tcPr>
            <w:tcW w:w="1949" w:type="dxa"/>
          </w:tcPr>
          <w:p w14:paraId="7949A78E" w14:textId="77777777" w:rsidR="00A41B57" w:rsidRPr="00707E49" w:rsidRDefault="00A41B57" w:rsidP="005C1AC7">
            <w:proofErr w:type="spellStart"/>
            <w:r w:rsidRPr="00707E49">
              <w:t>Anastario</w:t>
            </w:r>
            <w:proofErr w:type="spellEnd"/>
            <w:r w:rsidRPr="00707E49">
              <w:t xml:space="preserve"> 2010</w:t>
            </w:r>
            <w:r>
              <w:t xml:space="preserve"> </w:t>
            </w:r>
            <w:r>
              <w:fldChar w:fldCharType="begin">
                <w:fldData xml:space="preserve">PEVuZE5vdGU+PENpdGU+PEF1dGhvcj5BbmFzdGFyaW88L0F1dGhvcj48WWVhcj4yMDEwPC9ZZWFy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==
</w:fldData>
              </w:fldChar>
            </w:r>
            <w:r>
              <w:instrText xml:space="preserve"> ADDIN EN.CITE </w:instrText>
            </w:r>
            <w:r>
              <w:fldChar w:fldCharType="begin">
                <w:fldData xml:space="preserve">PEVuZE5vdGU+PENpdGU+PEF1dGhvcj5BbmFzdGFyaW88L0F1dGhvcj48WWVhcj4yMDEwPC9ZZWFy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==
</w:fldData>
              </w:fldChar>
            </w:r>
            <w:r>
              <w:instrText xml:space="preserve"> ADDIN EN.CITE.DATA </w:instrText>
            </w:r>
            <w:r>
              <w:fldChar w:fldCharType="end"/>
            </w:r>
            <w:r>
              <w:fldChar w:fldCharType="separate"/>
            </w:r>
            <w:r w:rsidRPr="00667B74">
              <w:rPr>
                <w:noProof/>
                <w:vertAlign w:val="superscript"/>
              </w:rPr>
              <w:t>35</w:t>
            </w:r>
            <w:r>
              <w:fldChar w:fldCharType="end"/>
            </w:r>
          </w:p>
        </w:tc>
        <w:tc>
          <w:tcPr>
            <w:tcW w:w="1736" w:type="dxa"/>
          </w:tcPr>
          <w:p w14:paraId="19ADE2AE" w14:textId="77777777" w:rsidR="00A41B57" w:rsidRPr="00707E49" w:rsidRDefault="00A41B57" w:rsidP="005C1AC7">
            <w:r w:rsidRPr="00707E49">
              <w:t>Patients of 15 primary care clinicians at 3 practice sites in New York</w:t>
            </w:r>
          </w:p>
        </w:tc>
        <w:tc>
          <w:tcPr>
            <w:tcW w:w="1723" w:type="dxa"/>
          </w:tcPr>
          <w:p w14:paraId="3EDDFCDC" w14:textId="77777777" w:rsidR="00A41B57" w:rsidRDefault="00A41B57" w:rsidP="005C1AC7">
            <w:r w:rsidRPr="000E1809">
              <w:t>Total: 5,648</w:t>
            </w:r>
          </w:p>
          <w:p w14:paraId="653A60FB" w14:textId="77777777" w:rsidR="00A41B57" w:rsidRPr="00707E49" w:rsidRDefault="00A41B57" w:rsidP="005C1AC7">
            <w:r>
              <w:t xml:space="preserve">In person: </w:t>
            </w:r>
            <w:r w:rsidRPr="00707E49">
              <w:t>2,903</w:t>
            </w:r>
          </w:p>
          <w:p w14:paraId="0BA76DF4" w14:textId="77777777" w:rsidR="00A41B57" w:rsidRPr="00707E49" w:rsidRDefault="00A41B57" w:rsidP="005C1AC7">
            <w:r>
              <w:t xml:space="preserve">Mail: </w:t>
            </w:r>
            <w:r w:rsidRPr="00707E49">
              <w:t>2,745</w:t>
            </w:r>
          </w:p>
        </w:tc>
        <w:tc>
          <w:tcPr>
            <w:tcW w:w="1770" w:type="dxa"/>
          </w:tcPr>
          <w:p w14:paraId="3131EB47" w14:textId="77777777" w:rsidR="00A41B57" w:rsidRPr="00707E49" w:rsidRDefault="00A41B57" w:rsidP="005C1AC7">
            <w:r w:rsidRPr="00707E49">
              <w:t>Clinician &amp; Group CAHPS (CG CAHPS) Survey supplemented with items from the Ambulatory Care Experiences Survey (ACES)</w:t>
            </w:r>
          </w:p>
        </w:tc>
        <w:tc>
          <w:tcPr>
            <w:tcW w:w="2864" w:type="dxa"/>
          </w:tcPr>
          <w:p w14:paraId="631BE120" w14:textId="77777777" w:rsidR="00A41B57" w:rsidRPr="00707E49" w:rsidRDefault="00A41B57" w:rsidP="005C1AC7">
            <w:r w:rsidRPr="00707E49">
              <w:t>Modes tested:</w:t>
            </w:r>
          </w:p>
          <w:p w14:paraId="3F987CC4" w14:textId="77777777" w:rsidR="00A41B57" w:rsidRPr="00707E49" w:rsidRDefault="00A41B57" w:rsidP="00A41B57">
            <w:pPr>
              <w:pStyle w:val="ListParagraph"/>
              <w:numPr>
                <w:ilvl w:val="0"/>
                <w:numId w:val="4"/>
              </w:numPr>
            </w:pPr>
            <w:r>
              <w:t>In person</w:t>
            </w:r>
            <w:r w:rsidRPr="00707E49">
              <w:t xml:space="preserve"> surveys were distributed to patients with an option to complete on-site or mail back in a postage-paid envelope.</w:t>
            </w:r>
          </w:p>
          <w:p w14:paraId="57F73382" w14:textId="77777777" w:rsidR="00A41B57" w:rsidRPr="00707E49" w:rsidRDefault="00A41B57" w:rsidP="00A41B57">
            <w:pPr>
              <w:pStyle w:val="ListParagraph"/>
              <w:numPr>
                <w:ilvl w:val="0"/>
                <w:numId w:val="4"/>
              </w:numPr>
            </w:pPr>
            <w:r w:rsidRPr="00707E49">
              <w:t xml:space="preserve">Mail surveys were distributed to patients </w:t>
            </w:r>
            <w:r>
              <w:t xml:space="preserve">with a </w:t>
            </w:r>
            <w:r w:rsidRPr="00707E49">
              <w:t xml:space="preserve">cover letter and a postage-paid envelope. </w:t>
            </w:r>
            <w:r>
              <w:t>F</w:t>
            </w:r>
            <w:r w:rsidRPr="00707E49">
              <w:t>ollow</w:t>
            </w:r>
            <w:r>
              <w:t>-</w:t>
            </w:r>
            <w:r w:rsidRPr="00707E49">
              <w:t>up postcard and</w:t>
            </w:r>
            <w:r>
              <w:t xml:space="preserve"> </w:t>
            </w:r>
            <w:r w:rsidRPr="00707E49">
              <w:t>new survey</w:t>
            </w:r>
            <w:r>
              <w:t xml:space="preserve"> two</w:t>
            </w:r>
            <w:r w:rsidRPr="00707E49">
              <w:t xml:space="preserve"> weeks </w:t>
            </w:r>
            <w:r>
              <w:t>after initial mailing.</w:t>
            </w:r>
          </w:p>
        </w:tc>
        <w:tc>
          <w:tcPr>
            <w:tcW w:w="1793" w:type="dxa"/>
            <w:gridSpan w:val="2"/>
          </w:tcPr>
          <w:p w14:paraId="417FE6EE" w14:textId="77777777" w:rsidR="00A41B57" w:rsidRPr="00707E49" w:rsidRDefault="00A41B57" w:rsidP="005C1AC7">
            <w:pPr>
              <w:ind w:right="-85"/>
              <w:rPr>
                <w:b/>
              </w:rPr>
            </w:pPr>
            <w:r w:rsidRPr="00707E49">
              <w:rPr>
                <w:b/>
              </w:rPr>
              <w:t>Statistically significant differences by mode</w:t>
            </w:r>
          </w:p>
          <w:p w14:paraId="62CB1718" w14:textId="77777777" w:rsidR="00A41B57" w:rsidRPr="00707E49" w:rsidRDefault="00A41B57" w:rsidP="005C1AC7">
            <w:r>
              <w:t xml:space="preserve">In person: </w:t>
            </w:r>
            <w:r w:rsidRPr="00707E49">
              <w:t>40%</w:t>
            </w:r>
          </w:p>
          <w:p w14:paraId="2441DD5F" w14:textId="77777777" w:rsidR="00A41B57" w:rsidRPr="00707E49" w:rsidRDefault="00A41B57" w:rsidP="005C1AC7">
            <w:r>
              <w:t xml:space="preserve">Mail: </w:t>
            </w:r>
            <w:r w:rsidRPr="00707E49">
              <w:t>58%</w:t>
            </w:r>
          </w:p>
        </w:tc>
        <w:tc>
          <w:tcPr>
            <w:tcW w:w="2156" w:type="dxa"/>
          </w:tcPr>
          <w:p w14:paraId="0DD63D56" w14:textId="77777777" w:rsidR="00A41B57" w:rsidRPr="00707E49" w:rsidRDefault="00A41B57" w:rsidP="005C1AC7">
            <w:pPr>
              <w:pStyle w:val="NormalWeb"/>
              <w:spacing w:before="0" w:beforeAutospacing="0" w:after="0" w:afterAutospacing="0"/>
              <w:ind w:right="-86"/>
              <w:rPr>
                <w:rFonts w:ascii="Times New Roman" w:hAnsi="Times New Roman" w:cs="Times New Roman"/>
              </w:rPr>
            </w:pPr>
            <w:r w:rsidRPr="00707E49">
              <w:rPr>
                <w:rFonts w:ascii="Times New Roman" w:hAnsi="Times New Roman" w:cs="Times New Roman"/>
                <w:b/>
              </w:rPr>
              <w:t>No statistically significant differences by subgroup</w:t>
            </w:r>
            <w:r w:rsidRPr="00707E49">
              <w:rPr>
                <w:rFonts w:ascii="Times New Roman" w:hAnsi="Times New Roman" w:cs="Times New Roman"/>
              </w:rPr>
              <w:t xml:space="preserve"> </w:t>
            </w:r>
          </w:p>
          <w:p w14:paraId="6EFBCC14" w14:textId="77777777" w:rsidR="00A41B57" w:rsidRPr="00707E49" w:rsidRDefault="00A41B57" w:rsidP="005C1AC7">
            <w:pPr>
              <w:pStyle w:val="NormalWeb"/>
              <w:rPr>
                <w:rFonts w:ascii="Times New Roman" w:hAnsi="Times New Roman" w:cs="Times New Roman"/>
              </w:rPr>
            </w:pPr>
          </w:p>
          <w:p w14:paraId="4CD1122D" w14:textId="77777777" w:rsidR="00A41B57" w:rsidRPr="00707E49" w:rsidRDefault="00A41B57" w:rsidP="005C1AC7"/>
        </w:tc>
      </w:tr>
      <w:tr w:rsidR="00A41B57" w:rsidRPr="00707E49" w14:paraId="0CB3E065" w14:textId="77777777" w:rsidTr="00192643">
        <w:tc>
          <w:tcPr>
            <w:tcW w:w="1949" w:type="dxa"/>
          </w:tcPr>
          <w:p w14:paraId="73BA4B85" w14:textId="77777777" w:rsidR="00A41B57" w:rsidRPr="00707E49" w:rsidRDefault="00A41B57" w:rsidP="005C1AC7">
            <w:r w:rsidRPr="00707E49">
              <w:t>Beebe 2005</w:t>
            </w:r>
            <w:r>
              <w:t xml:space="preserve"> </w:t>
            </w:r>
            <w:r>
              <w:fldChar w:fldCharType="begin"/>
            </w:r>
            <w:r>
              <w:instrText xml:space="preserve"> ADDIN EN.CITE &lt;EndNote&gt;&lt;Cite&gt;&lt;Author&gt;Beebe&lt;/Author&gt;&lt;Year&gt;2005&lt;/Year&gt;&lt;RecNum&gt;721&lt;/RecNum&gt;&lt;DisplayText&gt;&lt;style face="superscript"&gt;46&lt;/style&gt;&lt;/DisplayText&gt;&lt;record&gt;&lt;rec-number&gt;721&lt;/rec-number&gt;&lt;foreign-keys&gt;&lt;key app="EN" db-id="v5ws2tfrzzxe5qefdeova907rdspxxfsvxae" timestamp="1581019137"&gt;721&lt;/key&gt;&lt;/foreign-keys&gt;&lt;ref-type name="Journal Article"&gt;17&lt;/ref-type&gt;&lt;contributors&gt;&lt;authors&gt;&lt;author&gt;Beebe, T. J.&lt;/author&gt;&lt;author&gt;Davern, M. E.&lt;/author&gt;&lt;author&gt;McAlpine, D. D.&lt;/author&gt;&lt;author&gt;Call, K. T.&lt;/author&gt;&lt;author&gt;Rockwood, T. H.&lt;/author&gt;&lt;/authors&gt;&lt;/contributors&gt;&lt;auth-address&gt;Survey Research Center, Department of Health Sciences Research, Mayo Clinic, Rochester, Minnesota 55905, USA. beebe.timothy@mayo.edu&lt;/auth-address&gt;&lt;titles&gt;&lt;title&gt;Increasing response rates in a survey of Medicaid enrollees: the effect of a prepaid monetary incentive and mixed modes (mail and telephone)&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411-4&lt;/pages&gt;&lt;volume&gt;43&lt;/volume&gt;&lt;number&gt;4&lt;/number&gt;&lt;edition&gt;2005/03/22&lt;/edition&gt;&lt;keywords&gt;&lt;keyword&gt;Ethnic Groups/classification/*psychology&lt;/keyword&gt;&lt;keyword&gt;Health Care Surveys/economics/*methods&lt;/keyword&gt;&lt;keyword&gt;Humans&lt;/keyword&gt;&lt;keyword&gt;Medicaid/*statistics &amp;amp; numerical data&lt;/keyword&gt;&lt;keyword&gt;*Motivation&lt;/keyword&gt;&lt;keyword&gt;Postal Service&lt;/keyword&gt;&lt;keyword&gt;Telephone&lt;/keyword&gt;&lt;keyword&gt;United States&lt;/keyword&gt;&lt;/keywords&gt;&lt;dates&gt;&lt;year&gt;2005&lt;/year&gt;&lt;pub-dates&gt;&lt;date&gt;Apr&lt;/date&gt;&lt;/pub-dates&gt;&lt;/dates&gt;&lt;isbn&gt;0025-7079 (Print)&amp;#xD;0025-7079&lt;/isbn&gt;&lt;accession-num&gt;15778644&lt;/accession-num&gt;&lt;urls&gt;&lt;/urls&gt;&lt;electronic-resource-num&gt;10.1097/01.mlr.0000156858.81146.0e&lt;/electronic-resource-num&gt;&lt;remote-database-provider&gt;NLM&lt;/remote-database-provider&gt;&lt;language&gt;eng&lt;/language&gt;&lt;/record&gt;&lt;/Cite&gt;&lt;/EndNote&gt;</w:instrText>
            </w:r>
            <w:r>
              <w:fldChar w:fldCharType="separate"/>
            </w:r>
            <w:r w:rsidRPr="00667B74">
              <w:rPr>
                <w:noProof/>
                <w:vertAlign w:val="superscript"/>
              </w:rPr>
              <w:t>46</w:t>
            </w:r>
            <w:r>
              <w:fldChar w:fldCharType="end"/>
            </w:r>
          </w:p>
        </w:tc>
        <w:tc>
          <w:tcPr>
            <w:tcW w:w="1736" w:type="dxa"/>
          </w:tcPr>
          <w:p w14:paraId="4CF015B1" w14:textId="77777777" w:rsidR="00A41B57" w:rsidRPr="00707E49" w:rsidRDefault="00A41B57" w:rsidP="005C1AC7">
            <w:r w:rsidRPr="00707E49">
              <w:t>Adult and pediatric Medicaid enrollees in Minnesota</w:t>
            </w:r>
            <w:r>
              <w:t xml:space="preserve">, with oversample of enrollees who were </w:t>
            </w:r>
            <w:r w:rsidRPr="00707E49">
              <w:t xml:space="preserve">American Indian, African American, Latino, </w:t>
            </w:r>
            <w:r w:rsidRPr="00707E49">
              <w:lastRenderedPageBreak/>
              <w:t>Hmong,</w:t>
            </w:r>
            <w:r>
              <w:t xml:space="preserve"> and</w:t>
            </w:r>
            <w:r w:rsidRPr="00707E49">
              <w:t xml:space="preserve"> Somali</w:t>
            </w:r>
          </w:p>
        </w:tc>
        <w:tc>
          <w:tcPr>
            <w:tcW w:w="1723" w:type="dxa"/>
          </w:tcPr>
          <w:p w14:paraId="317D0231" w14:textId="77777777" w:rsidR="00A41B57" w:rsidRPr="00707E49" w:rsidRDefault="00A41B57" w:rsidP="005C1AC7">
            <w:r>
              <w:lastRenderedPageBreak/>
              <w:t>Total: 8,332</w:t>
            </w:r>
          </w:p>
          <w:p w14:paraId="23C9D1F1" w14:textId="77777777" w:rsidR="00A41B57" w:rsidRPr="00707E49" w:rsidRDefault="00A41B57" w:rsidP="005C1AC7">
            <w:r>
              <w:t xml:space="preserve">Incentive: </w:t>
            </w:r>
            <w:r w:rsidRPr="00707E49">
              <w:t>4,183</w:t>
            </w:r>
          </w:p>
          <w:p w14:paraId="1087D09D" w14:textId="77777777" w:rsidR="00A41B57" w:rsidRPr="00707E49" w:rsidRDefault="00A41B57" w:rsidP="005C1AC7">
            <w:r>
              <w:t xml:space="preserve">No incentive: </w:t>
            </w:r>
            <w:r w:rsidRPr="00707E49">
              <w:t xml:space="preserve">4,149 </w:t>
            </w:r>
          </w:p>
          <w:p w14:paraId="455AC424" w14:textId="77777777" w:rsidR="00A41B57" w:rsidRPr="00707E49" w:rsidRDefault="00A41B57" w:rsidP="005C1AC7"/>
        </w:tc>
        <w:tc>
          <w:tcPr>
            <w:tcW w:w="1770" w:type="dxa"/>
          </w:tcPr>
          <w:p w14:paraId="46238041" w14:textId="77777777" w:rsidR="00A41B57" w:rsidRPr="00707E49" w:rsidRDefault="00A41B57" w:rsidP="005C1AC7">
            <w:r w:rsidRPr="00707E49">
              <w:t>Survey of experiences with public health care programs</w:t>
            </w:r>
          </w:p>
        </w:tc>
        <w:tc>
          <w:tcPr>
            <w:tcW w:w="2864" w:type="dxa"/>
          </w:tcPr>
          <w:p w14:paraId="5AFC1C06" w14:textId="77777777" w:rsidR="00A41B57" w:rsidRPr="00707E49" w:rsidRDefault="00A41B57" w:rsidP="005C1AC7">
            <w:r w:rsidRPr="00707E49">
              <w:t xml:space="preserve">Incentive tested: </w:t>
            </w:r>
          </w:p>
          <w:p w14:paraId="14CBE6ED" w14:textId="77777777" w:rsidR="00A41B57" w:rsidRPr="00707E49" w:rsidRDefault="00A41B57" w:rsidP="00A41B57">
            <w:pPr>
              <w:pStyle w:val="ListParagraph"/>
              <w:numPr>
                <w:ilvl w:val="0"/>
                <w:numId w:val="4"/>
              </w:numPr>
            </w:pPr>
            <w:r w:rsidRPr="00707E49">
              <w:t>$2 bill in the first survey mailing</w:t>
            </w:r>
          </w:p>
          <w:p w14:paraId="6D66D648" w14:textId="77777777" w:rsidR="00A41B57" w:rsidRPr="00707E49" w:rsidRDefault="00A41B57" w:rsidP="00A41B57">
            <w:pPr>
              <w:pStyle w:val="ListParagraph"/>
              <w:numPr>
                <w:ilvl w:val="0"/>
                <w:numId w:val="4"/>
              </w:numPr>
            </w:pPr>
            <w:r w:rsidRPr="00707E49">
              <w:t>No $2 bill in the first survey mailing</w:t>
            </w:r>
          </w:p>
          <w:p w14:paraId="1D376D3D" w14:textId="77777777" w:rsidR="00A41B57" w:rsidRPr="00707E49" w:rsidRDefault="00A41B57" w:rsidP="005C1AC7">
            <w:r w:rsidRPr="00707E49">
              <w:t>Both incentive and no incentive group received prenotification letter, mailed survey, mail survey follow-up 3 weeks after initial mailing, telephone survey follow-up 5 weeks after initial mailing</w:t>
            </w:r>
            <w:r>
              <w:t>.</w:t>
            </w:r>
          </w:p>
        </w:tc>
        <w:tc>
          <w:tcPr>
            <w:tcW w:w="1793" w:type="dxa"/>
            <w:gridSpan w:val="2"/>
          </w:tcPr>
          <w:p w14:paraId="726671FB" w14:textId="77777777" w:rsidR="00A41B57" w:rsidRPr="00707E49" w:rsidRDefault="00A41B57" w:rsidP="005C1AC7">
            <w:pPr>
              <w:rPr>
                <w:b/>
                <w:bCs/>
              </w:rPr>
            </w:pPr>
            <w:r w:rsidRPr="00707E49">
              <w:rPr>
                <w:b/>
                <w:bCs/>
              </w:rPr>
              <w:t>Statistically significant differences by incentive</w:t>
            </w:r>
          </w:p>
          <w:p w14:paraId="5F2FAC8F" w14:textId="77777777" w:rsidR="00A41B57" w:rsidRPr="00707E49" w:rsidRDefault="00A41B57" w:rsidP="005C1AC7">
            <w:r>
              <w:t xml:space="preserve">Incentive: </w:t>
            </w:r>
            <w:r w:rsidRPr="00707E49">
              <w:t>43%, 54%, and 69% after the 1st mailing, 2</w:t>
            </w:r>
            <w:r w:rsidRPr="00707E49">
              <w:rPr>
                <w:vertAlign w:val="superscript"/>
              </w:rPr>
              <w:t>nd</w:t>
            </w:r>
            <w:r w:rsidRPr="00707E49">
              <w:t xml:space="preserve"> mailing, and telephone follow-up</w:t>
            </w:r>
          </w:p>
          <w:p w14:paraId="42FBC5E3" w14:textId="77777777" w:rsidR="00A41B57" w:rsidRPr="00707E49" w:rsidRDefault="00A41B57" w:rsidP="005C1AC7"/>
          <w:p w14:paraId="4FE36A6F" w14:textId="77777777" w:rsidR="00A41B57" w:rsidRPr="00707E49" w:rsidRDefault="00A41B57" w:rsidP="005C1AC7">
            <w:r>
              <w:lastRenderedPageBreak/>
              <w:t xml:space="preserve">No incentive: </w:t>
            </w:r>
            <w:r w:rsidRPr="00707E49">
              <w:t>33%, 45%, 64% after the 1st mailing, 2</w:t>
            </w:r>
            <w:r w:rsidRPr="00707E49">
              <w:rPr>
                <w:vertAlign w:val="superscript"/>
              </w:rPr>
              <w:t>nd</w:t>
            </w:r>
            <w:r w:rsidRPr="00707E49">
              <w:t xml:space="preserve"> mailing, and telephone follow-up </w:t>
            </w:r>
          </w:p>
        </w:tc>
        <w:tc>
          <w:tcPr>
            <w:tcW w:w="2156" w:type="dxa"/>
          </w:tcPr>
          <w:p w14:paraId="6276FD6A" w14:textId="77777777" w:rsidR="00A41B57" w:rsidRDefault="00A41B57" w:rsidP="005C1AC7">
            <w:pPr>
              <w:ind w:right="-85"/>
              <w:rPr>
                <w:b/>
                <w:bCs/>
              </w:rPr>
            </w:pPr>
            <w:r>
              <w:rPr>
                <w:b/>
                <w:bCs/>
              </w:rPr>
              <w:lastRenderedPageBreak/>
              <w:t>Statistically significant differences by race/ethnicity</w:t>
            </w:r>
          </w:p>
          <w:p w14:paraId="09E4A43A" w14:textId="77777777" w:rsidR="00A41B57" w:rsidRPr="000E1809" w:rsidRDefault="00A41B57" w:rsidP="005C1AC7">
            <w:pPr>
              <w:ind w:right="-85"/>
            </w:pPr>
            <w:r>
              <w:t xml:space="preserve">Enrollees who were Black and Hmong were more likely to respond to the survey if provided the $2 incentive. There were no statistically significant </w:t>
            </w:r>
            <w:r>
              <w:lastRenderedPageBreak/>
              <w:t>differences in response for enrollees who were American Indian, Hispanic, or Somali.</w:t>
            </w:r>
          </w:p>
          <w:p w14:paraId="237CFAF2" w14:textId="77777777" w:rsidR="00A41B57" w:rsidRPr="00707E49" w:rsidRDefault="00A41B57" w:rsidP="005C1AC7"/>
        </w:tc>
      </w:tr>
      <w:tr w:rsidR="00A41B57" w:rsidRPr="00707E49" w14:paraId="714EEDD5" w14:textId="77777777" w:rsidTr="00192643">
        <w:tc>
          <w:tcPr>
            <w:tcW w:w="1949" w:type="dxa"/>
          </w:tcPr>
          <w:p w14:paraId="6BB44B4B" w14:textId="77777777" w:rsidR="00A41B57" w:rsidRPr="00707E49" w:rsidRDefault="00A41B57" w:rsidP="005C1AC7">
            <w:r>
              <w:lastRenderedPageBreak/>
              <w:t xml:space="preserve">Beebe 2007 </w:t>
            </w:r>
            <w:r>
              <w:fldChar w:fldCharType="begin"/>
            </w:r>
            <w:r>
              <w:instrText xml:space="preserve"> ADDIN EN.CITE &lt;EndNote&gt;&lt;Cite&gt;&lt;Author&gt;Beebe&lt;/Author&gt;&lt;Year&gt;2007&lt;/Year&gt;&lt;RecNum&gt;974&lt;/RecNum&gt;&lt;DisplayText&gt;&lt;style face="superscript"&gt;54&lt;/style&gt;&lt;/DisplayText&gt;&lt;record&gt;&lt;rec-number&gt;974&lt;/rec-number&gt;&lt;foreign-keys&gt;&lt;key app="EN" db-id="v5ws2tfrzzxe5qefdeova907rdspxxfsvxae" timestamp="1627574858"&gt;974&lt;/key&gt;&lt;/foreign-keys&gt;&lt;ref-type name="Journal Article"&gt;17&lt;/ref-type&gt;&lt;contributors&gt;&lt;authors&gt;&lt;author&gt;Beebe, T. J.&lt;/author&gt;&lt;author&gt;Stoner, S. M.&lt;/author&gt;&lt;author&gt;Anderson, K. J.&lt;/author&gt;&lt;author&gt;Williams, A. R.&lt;/author&gt;&lt;/authors&gt;&lt;/contributors&gt;&lt;auth-address&gt;Department of Health Sciences Research, Survey Research Center, Mayo Clinic College of Medicine, Rochester, MN 55905, USA. beebe.timothy@mayo.edu&lt;/auth-address&gt;&lt;titles&gt;&lt;title&gt;Selected questionnaire size and color combinations were significantly related to mailed survey response rates&lt;/title&gt;&lt;secondary-title&gt;J Clin Epidemiol&lt;/secondary-title&gt;&lt;/titles&gt;&lt;periodical&gt;&lt;full-title&gt;J Clin Epidemiol&lt;/full-title&gt;&lt;abbr-1&gt;Journal of clinical epidemiology&lt;/abbr-1&gt;&lt;/periodical&gt;&lt;pages&gt;1184-9&lt;/pages&gt;&lt;volume&gt;60&lt;/volume&gt;&lt;number&gt;11&lt;/number&gt;&lt;edition&gt;2007/10/17&lt;/edition&gt;&lt;keywords&gt;&lt;keyword&gt;Aged&lt;/keyword&gt;&lt;keyword&gt;Attitude to Health&lt;/keyword&gt;&lt;keyword&gt;Bias&lt;/keyword&gt;&lt;keyword&gt;*Color&lt;/keyword&gt;&lt;keyword&gt;Epidemiologic Research Design&lt;/keyword&gt;&lt;keyword&gt;Female&lt;/keyword&gt;&lt;keyword&gt;Humans&lt;/keyword&gt;&lt;keyword&gt;Logistic Models&lt;/keyword&gt;&lt;keyword&gt;Male&lt;/keyword&gt;&lt;keyword&gt;Middle Aged&lt;/keyword&gt;&lt;keyword&gt;Minnesota&lt;/keyword&gt;&lt;keyword&gt;Population Surveillance/*methods&lt;/keyword&gt;&lt;keyword&gt;*Surveys and Questionnaires&lt;/keyword&gt;&lt;keyword&gt;Time Factors&lt;/keyword&gt;&lt;/keywords&gt;&lt;dates&gt;&lt;year&gt;2007&lt;/year&gt;&lt;pub-dates&gt;&lt;date&gt;Nov&lt;/date&gt;&lt;/pub-dates&gt;&lt;/dates&gt;&lt;isbn&gt;0895-4356 (Print)&amp;#xD;0895-4356&lt;/isbn&gt;&lt;accession-num&gt;17938061&lt;/accession-num&gt;&lt;urls&gt;&lt;/urls&gt;&lt;electronic-resource-num&gt;10.1016/j.jclinepi.2007.01.006&lt;/electronic-resource-num&gt;&lt;remote-database-provider&gt;NLM&lt;/remote-database-provider&gt;&lt;language&gt;eng&lt;/language&gt;&lt;/record&gt;&lt;/Cite&gt;&lt;/EndNote&gt;</w:instrText>
            </w:r>
            <w:r>
              <w:fldChar w:fldCharType="separate"/>
            </w:r>
            <w:r w:rsidRPr="00667B74">
              <w:rPr>
                <w:noProof/>
                <w:vertAlign w:val="superscript"/>
              </w:rPr>
              <w:t>54</w:t>
            </w:r>
            <w:r>
              <w:fldChar w:fldCharType="end"/>
            </w:r>
          </w:p>
        </w:tc>
        <w:tc>
          <w:tcPr>
            <w:tcW w:w="1736" w:type="dxa"/>
          </w:tcPr>
          <w:p w14:paraId="7EB97CD2" w14:textId="77777777" w:rsidR="00A41B57" w:rsidRPr="00707E49" w:rsidRDefault="00A41B57" w:rsidP="005C1AC7">
            <w:pPr>
              <w:rPr>
                <w:rFonts w:eastAsia="Calibri"/>
              </w:rPr>
            </w:pPr>
            <w:r w:rsidRPr="00707E49">
              <w:rPr>
                <w:rFonts w:eastAsia="Calibri"/>
              </w:rPr>
              <w:t>Patients at Mayo Clinic</w:t>
            </w:r>
          </w:p>
        </w:tc>
        <w:tc>
          <w:tcPr>
            <w:tcW w:w="1723" w:type="dxa"/>
          </w:tcPr>
          <w:p w14:paraId="2CF678CE" w14:textId="77777777" w:rsidR="00A41B57" w:rsidRPr="00707E49" w:rsidRDefault="00A41B57" w:rsidP="005C1AC7">
            <w:r>
              <w:t xml:space="preserve">Total: </w:t>
            </w:r>
            <w:r w:rsidRPr="00707E49">
              <w:t>2,000</w:t>
            </w:r>
          </w:p>
          <w:p w14:paraId="06853BB3" w14:textId="77777777" w:rsidR="00A41B57" w:rsidRPr="00707E49" w:rsidRDefault="00A41B57" w:rsidP="005C1AC7">
            <w:r>
              <w:t xml:space="preserve">Each study arm: </w:t>
            </w:r>
            <w:r w:rsidRPr="00707E49">
              <w:t>500</w:t>
            </w:r>
          </w:p>
        </w:tc>
        <w:tc>
          <w:tcPr>
            <w:tcW w:w="1770" w:type="dxa"/>
          </w:tcPr>
          <w:p w14:paraId="404FF2BB" w14:textId="77777777" w:rsidR="00A41B57" w:rsidRPr="00707E49" w:rsidRDefault="00A41B57" w:rsidP="005C1AC7">
            <w:r w:rsidRPr="00707E49">
              <w:t>Survey to assess awareness, knowledge and opinions regarding privacy practices</w:t>
            </w:r>
          </w:p>
        </w:tc>
        <w:tc>
          <w:tcPr>
            <w:tcW w:w="2864" w:type="dxa"/>
          </w:tcPr>
          <w:p w14:paraId="561FCC52" w14:textId="77777777" w:rsidR="00A41B57" w:rsidRPr="00707E49" w:rsidRDefault="00A41B57" w:rsidP="005C1AC7">
            <w:r w:rsidRPr="00707E49">
              <w:t xml:space="preserve">Survey design features tested: </w:t>
            </w:r>
          </w:p>
          <w:p w14:paraId="1CEE3E35" w14:textId="77777777" w:rsidR="00A41B57" w:rsidRPr="00707E49" w:rsidRDefault="00A41B57" w:rsidP="00A41B57">
            <w:pPr>
              <w:pStyle w:val="ListParagraph"/>
              <w:numPr>
                <w:ilvl w:val="0"/>
                <w:numId w:val="2"/>
              </w:numPr>
            </w:pPr>
            <w:r w:rsidRPr="00707E49">
              <w:t>Small (6 1/8 by 8 ¼ inch) questionnaire booklet on white paper</w:t>
            </w:r>
          </w:p>
          <w:p w14:paraId="7AD5379D" w14:textId="77777777" w:rsidR="00A41B57" w:rsidRPr="00707E49" w:rsidRDefault="00A41B57" w:rsidP="00A41B57">
            <w:pPr>
              <w:pStyle w:val="ListParagraph"/>
              <w:numPr>
                <w:ilvl w:val="0"/>
                <w:numId w:val="2"/>
              </w:numPr>
            </w:pPr>
            <w:r w:rsidRPr="00707E49">
              <w:t>Small (6 1/8 by 8 ¼ inch) questionnaire booklet on blue paper</w:t>
            </w:r>
          </w:p>
          <w:p w14:paraId="60C3835C" w14:textId="77777777" w:rsidR="00A41B57" w:rsidRPr="00707E49" w:rsidRDefault="00A41B57" w:rsidP="00A41B57">
            <w:pPr>
              <w:pStyle w:val="ListParagraph"/>
              <w:numPr>
                <w:ilvl w:val="0"/>
                <w:numId w:val="2"/>
              </w:numPr>
            </w:pPr>
            <w:r w:rsidRPr="00707E49">
              <w:t>Large (8 ¼ by 11 inch) questionnaire booklet on white paper</w:t>
            </w:r>
          </w:p>
          <w:p w14:paraId="47934E0B" w14:textId="77777777" w:rsidR="00A41B57" w:rsidRPr="00707E49" w:rsidRDefault="00A41B57" w:rsidP="00A41B57">
            <w:pPr>
              <w:pStyle w:val="ListParagraph"/>
              <w:numPr>
                <w:ilvl w:val="0"/>
                <w:numId w:val="2"/>
              </w:numPr>
            </w:pPr>
            <w:r w:rsidRPr="00707E49">
              <w:t>Large (8 ¼ by 11 inch) questionnaire booklet on blue paper</w:t>
            </w:r>
          </w:p>
          <w:p w14:paraId="7925CBDE" w14:textId="77777777" w:rsidR="00A41B57" w:rsidRPr="00707E49" w:rsidRDefault="00A41B57" w:rsidP="005C1AC7">
            <w:r w:rsidRPr="00707E49">
              <w:t>All four study arms were conducted with initial mailing</w:t>
            </w:r>
            <w:r>
              <w:t>,</w:t>
            </w:r>
            <w:r w:rsidRPr="00707E49">
              <w:t xml:space="preserve"> follow-up letter after one week</w:t>
            </w:r>
            <w:r>
              <w:t xml:space="preserve">, </w:t>
            </w:r>
            <w:r w:rsidRPr="00707E49">
              <w:t>follow-up survey mailing after two weeks</w:t>
            </w:r>
            <w:r>
              <w:t>.</w:t>
            </w:r>
          </w:p>
        </w:tc>
        <w:tc>
          <w:tcPr>
            <w:tcW w:w="1793" w:type="dxa"/>
            <w:gridSpan w:val="2"/>
          </w:tcPr>
          <w:p w14:paraId="3A0AF59D" w14:textId="77777777" w:rsidR="00A41B57" w:rsidRPr="00707E49" w:rsidRDefault="00A41B57" w:rsidP="005C1AC7">
            <w:pPr>
              <w:rPr>
                <w:b/>
                <w:bCs/>
              </w:rPr>
            </w:pPr>
            <w:r w:rsidRPr="00707E49">
              <w:rPr>
                <w:b/>
                <w:bCs/>
              </w:rPr>
              <w:t>Statistically significant differences</w:t>
            </w:r>
            <w:r>
              <w:rPr>
                <w:b/>
                <w:bCs/>
              </w:rPr>
              <w:t xml:space="preserve"> by survey design features</w:t>
            </w:r>
          </w:p>
          <w:p w14:paraId="517D6C83" w14:textId="77777777" w:rsidR="00A41B57" w:rsidRPr="00707E49" w:rsidRDefault="00A41B57" w:rsidP="005C1AC7">
            <w:r>
              <w:t xml:space="preserve">Small white: </w:t>
            </w:r>
            <w:r w:rsidRPr="00707E49">
              <w:t xml:space="preserve">68.4% </w:t>
            </w:r>
          </w:p>
          <w:p w14:paraId="53B8CDAF" w14:textId="77777777" w:rsidR="00A41B57" w:rsidRPr="00707E49" w:rsidRDefault="00A41B57" w:rsidP="005C1AC7">
            <w:r>
              <w:t xml:space="preserve">Small blue: </w:t>
            </w:r>
            <w:r w:rsidRPr="00707E49">
              <w:t xml:space="preserve">62.3% </w:t>
            </w:r>
          </w:p>
          <w:p w14:paraId="73B78238" w14:textId="77777777" w:rsidR="00A41B57" w:rsidRPr="00707E49" w:rsidRDefault="00A41B57" w:rsidP="005C1AC7">
            <w:r>
              <w:t xml:space="preserve">Large white: </w:t>
            </w:r>
            <w:r w:rsidRPr="00707E49">
              <w:t xml:space="preserve">62.7% </w:t>
            </w:r>
          </w:p>
          <w:p w14:paraId="620BA1C4" w14:textId="77777777" w:rsidR="00A41B57" w:rsidRPr="00707E49" w:rsidRDefault="00A41B57" w:rsidP="005C1AC7">
            <w:r>
              <w:t xml:space="preserve">Large blue: </w:t>
            </w:r>
            <w:r w:rsidRPr="00707E49">
              <w:t xml:space="preserve">68.6% </w:t>
            </w:r>
          </w:p>
        </w:tc>
        <w:tc>
          <w:tcPr>
            <w:tcW w:w="2156" w:type="dxa"/>
          </w:tcPr>
          <w:p w14:paraId="7349CD1E" w14:textId="77777777" w:rsidR="00A41B57" w:rsidRPr="00707E49" w:rsidRDefault="00A41B57" w:rsidP="005C1AC7">
            <w:pPr>
              <w:rPr>
                <w:b/>
                <w:bCs/>
              </w:rPr>
            </w:pPr>
            <w:r w:rsidRPr="00707E49">
              <w:rPr>
                <w:b/>
                <w:bCs/>
              </w:rPr>
              <w:t xml:space="preserve">No statistically significant differences by age, </w:t>
            </w:r>
            <w:r>
              <w:rPr>
                <w:b/>
                <w:bCs/>
              </w:rPr>
              <w:t>sex</w:t>
            </w:r>
            <w:r w:rsidRPr="00707E49">
              <w:rPr>
                <w:b/>
                <w:bCs/>
              </w:rPr>
              <w:t xml:space="preserve"> or race </w:t>
            </w:r>
          </w:p>
        </w:tc>
      </w:tr>
      <w:tr w:rsidR="00A41B57" w:rsidRPr="00707E49" w14:paraId="08BE014D" w14:textId="77777777" w:rsidTr="00192643">
        <w:tc>
          <w:tcPr>
            <w:tcW w:w="1949" w:type="dxa"/>
          </w:tcPr>
          <w:p w14:paraId="7C0700FB" w14:textId="77777777" w:rsidR="00A41B57" w:rsidRPr="00707E49" w:rsidRDefault="00A41B57" w:rsidP="005C1AC7">
            <w:r w:rsidRPr="00707E49">
              <w:t>Bergeson 2013</w:t>
            </w:r>
            <w:r>
              <w:t xml:space="preserve"> </w:t>
            </w:r>
            <w:r>
              <w:fldChar w:fldCharType="begin"/>
            </w:r>
            <w:r>
              <w:instrText xml:space="preserve"> ADDIN EN.CITE &lt;EndNote&gt;&lt;Cite&gt;&lt;Author&gt;Bergeson&lt;/Author&gt;&lt;Year&gt;2013&lt;/Year&gt;&lt;RecNum&gt;303&lt;/RecNum&gt;&lt;DisplayText&gt;&lt;style face="superscript"&gt;39&lt;/style&gt;&lt;/DisplayText&gt;&lt;record&gt;&lt;rec-number&gt;303&lt;/rec-number&gt;&lt;foreign-keys&gt;&lt;key app="EN" db-id="v5ws2tfrzzxe5qefdeova907rdspxxfsvxae" timestamp="1581019137"&gt;303&lt;/key&gt;&lt;/foreign-keys&gt;&lt;ref-type name="Journal Article"&gt;17&lt;/ref-type&gt;&lt;contributors&gt;&lt;authors&gt;&lt;author&gt;Bergeson, S. C.&lt;/author&gt;&lt;author&gt;Gray, J.&lt;/author&gt;&lt;author&gt;Ehrmantraut, L. A.&lt;/author&gt;&lt;author&gt;Laibson, T.&lt;/author&gt;&lt;author&gt;Hays, R. D.&lt;/author&gt;&lt;/authors&gt;&lt;/contributors&gt;&lt;auth-address&gt;Allina Health, Mail route 10307, Minneapolis, Minnesota, USA.&lt;/auth-address&gt;&lt;titles&gt;&lt;title&gt;Comparing web-based with mail survey administration of the Consumer Assessment of Healthcare Providers and Systems (CAHPS((R))) clinician and group survey&lt;/title&gt;&lt;secondary-title&gt;Prim Health Care&lt;/secondary-title&gt;&lt;alt-title&gt;Primary health care : open access&lt;/alt-title&gt;&lt;/titles&gt;&lt;periodical&gt;&lt;full-title&gt;Prim Health Care&lt;/full-title&gt;&lt;abbr-1&gt;Primary health care : open access&lt;/abbr-1&gt;&lt;/periodical&gt;&lt;alt-periodical&gt;&lt;full-title&gt;Prim Health Care&lt;/full-title&gt;&lt;abbr-1&gt;Primary health care : open access&lt;/abbr-1&gt;&lt;/alt-periodical&gt;&lt;volume&gt;3.&lt;/volume&gt;&lt;edition&gt;2013/10/01&lt;/edition&gt;&lt;keywords&gt;&lt;keyword&gt;Cahps(r)&lt;/keyword&gt;&lt;keyword&gt;Consumer assessments&lt;/keyword&gt;&lt;keyword&gt;Mode effects&lt;/keyword&gt;&lt;keyword&gt;Patient evaluation of health care&lt;/keyword&gt;&lt;/keywords&gt;&lt;dates&gt;&lt;year&gt;2013&lt;/year&gt;&lt;pub-dates&gt;&lt;date&gt;Apr 15&lt;/date&gt;&lt;/pub-dates&gt;&lt;/dates&gt;&lt;isbn&gt;2167-1079 (Print)&amp;#xD;2167-1079&lt;/isbn&gt;&lt;accession-num&gt;24078901&lt;/accession-num&gt;&lt;urls&gt;&lt;/urls&gt;&lt;custom2&gt;PMC3783026&lt;/custom2&gt;&lt;custom6&gt;NIHMS492268&lt;/custom6&gt;&lt;electronic-resource-num&gt;10.4172/2167-1079.1000132&lt;/electronic-resource-num&gt;&lt;remote-database-provider&gt;NLM&lt;/remote-database-provider&gt;&lt;language&gt;eng&lt;/language&gt;&lt;/record&gt;&lt;/Cite&gt;&lt;/EndNote&gt;</w:instrText>
            </w:r>
            <w:r>
              <w:fldChar w:fldCharType="separate"/>
            </w:r>
            <w:r w:rsidRPr="00667B74">
              <w:rPr>
                <w:noProof/>
                <w:vertAlign w:val="superscript"/>
              </w:rPr>
              <w:t>39</w:t>
            </w:r>
            <w:r>
              <w:fldChar w:fldCharType="end"/>
            </w:r>
          </w:p>
        </w:tc>
        <w:tc>
          <w:tcPr>
            <w:tcW w:w="1736" w:type="dxa"/>
          </w:tcPr>
          <w:p w14:paraId="33BDA016" w14:textId="77777777" w:rsidR="00A41B57" w:rsidRPr="00707E49" w:rsidRDefault="00A41B57" w:rsidP="005C1AC7">
            <w:r w:rsidRPr="00707E49">
              <w:t>Patients age 18+ with on-</w:t>
            </w:r>
            <w:r w:rsidRPr="00707E49">
              <w:lastRenderedPageBreak/>
              <w:t>file email addresses who had visited one of six primary care clinics in Minnesota</w:t>
            </w:r>
          </w:p>
          <w:p w14:paraId="0CB32C0F" w14:textId="77777777" w:rsidR="00A41B57" w:rsidRPr="00707E49" w:rsidRDefault="00A41B57" w:rsidP="005C1AC7"/>
        </w:tc>
        <w:tc>
          <w:tcPr>
            <w:tcW w:w="1723" w:type="dxa"/>
          </w:tcPr>
          <w:p w14:paraId="50ADFA8A" w14:textId="77777777" w:rsidR="00A41B57" w:rsidRPr="00707E49" w:rsidRDefault="00A41B57" w:rsidP="005C1AC7">
            <w:r>
              <w:lastRenderedPageBreak/>
              <w:t xml:space="preserve">Total: </w:t>
            </w:r>
            <w:r w:rsidRPr="00707E49">
              <w:t>9,313</w:t>
            </w:r>
          </w:p>
          <w:p w14:paraId="3D7157B9" w14:textId="77777777" w:rsidR="00A41B57" w:rsidRDefault="00A41B57" w:rsidP="005C1AC7">
            <w:r>
              <w:t xml:space="preserve">Web: </w:t>
            </w:r>
            <w:r w:rsidRPr="00707E49">
              <w:t>6,105</w:t>
            </w:r>
          </w:p>
          <w:p w14:paraId="403F3B02" w14:textId="77777777" w:rsidR="00A41B57" w:rsidRPr="00707E49" w:rsidRDefault="00A41B57" w:rsidP="005C1AC7">
            <w:r>
              <w:lastRenderedPageBreak/>
              <w:t xml:space="preserve">Mail: </w:t>
            </w:r>
            <w:r w:rsidRPr="00707E49">
              <w:t>3,208</w:t>
            </w:r>
          </w:p>
        </w:tc>
        <w:tc>
          <w:tcPr>
            <w:tcW w:w="1770" w:type="dxa"/>
          </w:tcPr>
          <w:p w14:paraId="54C79DA8" w14:textId="77777777" w:rsidR="00A41B57" w:rsidRPr="00707E49" w:rsidRDefault="00A41B57" w:rsidP="005C1AC7">
            <w:r w:rsidRPr="00707E49">
              <w:lastRenderedPageBreak/>
              <w:t xml:space="preserve">CAHPS Clinician and </w:t>
            </w:r>
            <w:r w:rsidRPr="00707E49">
              <w:lastRenderedPageBreak/>
              <w:t>Group hybrid survey (visit-based)</w:t>
            </w:r>
          </w:p>
        </w:tc>
        <w:tc>
          <w:tcPr>
            <w:tcW w:w="2864" w:type="dxa"/>
          </w:tcPr>
          <w:p w14:paraId="08F81F62" w14:textId="77777777" w:rsidR="00A41B57" w:rsidRPr="00707E49" w:rsidRDefault="00A41B57" w:rsidP="005C1AC7">
            <w:r w:rsidRPr="00707E49">
              <w:lastRenderedPageBreak/>
              <w:t>Modes tested:</w:t>
            </w:r>
          </w:p>
          <w:p w14:paraId="31D8B4EA" w14:textId="77777777" w:rsidR="00A41B57" w:rsidRPr="00707E49" w:rsidRDefault="00A41B57" w:rsidP="00A41B57">
            <w:pPr>
              <w:pStyle w:val="ListParagraph"/>
              <w:numPr>
                <w:ilvl w:val="0"/>
                <w:numId w:val="4"/>
              </w:numPr>
            </w:pPr>
            <w:r w:rsidRPr="00707E49">
              <w:lastRenderedPageBreak/>
              <w:t>Web mode</w:t>
            </w:r>
            <w:r>
              <w:t xml:space="preserve"> included</w:t>
            </w:r>
            <w:r w:rsidRPr="00707E49">
              <w:t xml:space="preserve"> an email with a link to the website, and an entry code. Follow-up emails were sent </w:t>
            </w:r>
            <w:r>
              <w:t>three</w:t>
            </w:r>
            <w:r w:rsidRPr="00707E49">
              <w:t xml:space="preserve"> and </w:t>
            </w:r>
            <w:r>
              <w:t>eight</w:t>
            </w:r>
            <w:r w:rsidRPr="00707E49">
              <w:t xml:space="preserve"> days after the initial email</w:t>
            </w:r>
            <w:r>
              <w:t>.</w:t>
            </w:r>
          </w:p>
          <w:p w14:paraId="61A14554" w14:textId="77777777" w:rsidR="00A41B57" w:rsidRPr="00707E49" w:rsidRDefault="00A41B57" w:rsidP="00A41B57">
            <w:pPr>
              <w:pStyle w:val="ListParagraph"/>
              <w:numPr>
                <w:ilvl w:val="0"/>
                <w:numId w:val="4"/>
              </w:numPr>
            </w:pPr>
            <w:r w:rsidRPr="00707E49">
              <w:t xml:space="preserve">Mail </w:t>
            </w:r>
            <w:r>
              <w:t>mode initial mailing and f</w:t>
            </w:r>
            <w:r w:rsidRPr="00707E49">
              <w:t xml:space="preserve">ollow-up </w:t>
            </w:r>
            <w:r>
              <w:t xml:space="preserve">survey mailing after </w:t>
            </w:r>
            <w:r w:rsidRPr="00707E49">
              <w:t>two weeks</w:t>
            </w:r>
            <w:r>
              <w:t>.</w:t>
            </w:r>
          </w:p>
        </w:tc>
        <w:tc>
          <w:tcPr>
            <w:tcW w:w="1793" w:type="dxa"/>
            <w:gridSpan w:val="2"/>
          </w:tcPr>
          <w:p w14:paraId="02ED9CEF" w14:textId="77777777" w:rsidR="00A41B57" w:rsidRPr="00707E49" w:rsidRDefault="00A41B57" w:rsidP="005C1AC7">
            <w:pPr>
              <w:ind w:right="-85"/>
              <w:rPr>
                <w:b/>
                <w:bCs/>
              </w:rPr>
            </w:pPr>
            <w:r>
              <w:rPr>
                <w:b/>
                <w:bCs/>
              </w:rPr>
              <w:lastRenderedPageBreak/>
              <w:t xml:space="preserve">Statistically significant </w:t>
            </w:r>
            <w:r>
              <w:rPr>
                <w:b/>
                <w:bCs/>
              </w:rPr>
              <w:lastRenderedPageBreak/>
              <w:t>differences by mode</w:t>
            </w:r>
          </w:p>
          <w:p w14:paraId="70AA2223" w14:textId="77777777" w:rsidR="00A41B57" w:rsidRPr="00707E49" w:rsidRDefault="00A41B57" w:rsidP="005C1AC7">
            <w:r>
              <w:t xml:space="preserve">Web: </w:t>
            </w:r>
            <w:r w:rsidRPr="00707E49">
              <w:t>14%</w:t>
            </w:r>
          </w:p>
          <w:p w14:paraId="49EC8417" w14:textId="77777777" w:rsidR="00A41B57" w:rsidRPr="00707E49" w:rsidRDefault="00A41B57" w:rsidP="005C1AC7">
            <w:r>
              <w:t xml:space="preserve">Mail: </w:t>
            </w:r>
            <w:r w:rsidRPr="00707E49">
              <w:t>33%</w:t>
            </w:r>
          </w:p>
          <w:p w14:paraId="11943C00" w14:textId="77777777" w:rsidR="00A41B57" w:rsidRPr="00707E49" w:rsidRDefault="00A41B57" w:rsidP="005C1AC7"/>
        </w:tc>
        <w:tc>
          <w:tcPr>
            <w:tcW w:w="2156" w:type="dxa"/>
          </w:tcPr>
          <w:p w14:paraId="7ECE9713" w14:textId="77777777" w:rsidR="00A41B57" w:rsidRPr="00707E49" w:rsidRDefault="00A41B57" w:rsidP="005C1AC7">
            <w:r w:rsidRPr="00707E49">
              <w:rPr>
                <w:b/>
                <w:bCs/>
              </w:rPr>
              <w:lastRenderedPageBreak/>
              <w:t xml:space="preserve">Statistically significant </w:t>
            </w:r>
            <w:r w:rsidRPr="00707E49">
              <w:rPr>
                <w:b/>
                <w:bCs/>
              </w:rPr>
              <w:lastRenderedPageBreak/>
              <w:t>differences by sex and age</w:t>
            </w:r>
            <w:r w:rsidRPr="00707E49">
              <w:t xml:space="preserve"> </w:t>
            </w:r>
          </w:p>
          <w:p w14:paraId="5686B441" w14:textId="77777777" w:rsidR="00A41B57" w:rsidRPr="00707E49" w:rsidRDefault="00A41B57" w:rsidP="005C1AC7">
            <w:r w:rsidRPr="00707E49">
              <w:t>Females and those under age 65 were more likely to respond via the web</w:t>
            </w:r>
            <w:r>
              <w:t xml:space="preserve"> than males and those 65 or older, respectively</w:t>
            </w:r>
            <w:r w:rsidRPr="00707E49">
              <w:t>.</w:t>
            </w:r>
          </w:p>
        </w:tc>
      </w:tr>
      <w:tr w:rsidR="00A41B57" w:rsidRPr="00707E49" w14:paraId="0312A241" w14:textId="77777777" w:rsidTr="00192643">
        <w:tc>
          <w:tcPr>
            <w:tcW w:w="1949" w:type="dxa"/>
          </w:tcPr>
          <w:p w14:paraId="7C4498B9" w14:textId="77777777" w:rsidR="00A41B57" w:rsidRPr="00707E49" w:rsidRDefault="00A41B57" w:rsidP="005C1AC7">
            <w:r w:rsidRPr="00707E49">
              <w:lastRenderedPageBreak/>
              <w:t>Brown 1999</w:t>
            </w:r>
            <w:r>
              <w:t xml:space="preserve"> </w:t>
            </w:r>
            <w:r>
              <w:fldChar w:fldCharType="begin">
                <w:fldData xml:space="preserve">PEVuZE5vdGU+PENpdGU+PEF1dGhvcj5Ccm93bjwvQXV0aG9yPjxZZWFyPjE5OTk8L1llYXI+PFJl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</w:fldData>
              </w:fldChar>
            </w:r>
            <w:r>
              <w:instrText xml:space="preserve"> ADDIN EN.CITE </w:instrText>
            </w:r>
            <w:r>
              <w:fldChar w:fldCharType="begin">
                <w:fldData xml:space="preserve">PEVuZE5vdGU+PENpdGU+PEF1dGhvcj5Ccm93bjwvQXV0aG9yPjxZZWFyPjE5OTk8L1llYXI+PFJl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</w:fldData>
              </w:fldChar>
            </w:r>
            <w:r>
              <w:instrText xml:space="preserve"> ADDIN EN.CITE.DATA </w:instrText>
            </w:r>
            <w:r>
              <w:fldChar w:fldCharType="end"/>
            </w:r>
            <w:r>
              <w:fldChar w:fldCharType="separate"/>
            </w:r>
            <w:r w:rsidRPr="00667B74">
              <w:rPr>
                <w:noProof/>
                <w:vertAlign w:val="superscript"/>
              </w:rPr>
              <w:t>31</w:t>
            </w:r>
            <w:r>
              <w:fldChar w:fldCharType="end"/>
            </w:r>
          </w:p>
        </w:tc>
        <w:tc>
          <w:tcPr>
            <w:tcW w:w="1736" w:type="dxa"/>
          </w:tcPr>
          <w:p w14:paraId="6EA3E26C" w14:textId="77777777" w:rsidR="00A41B57" w:rsidRPr="00707E49" w:rsidRDefault="00A41B57" w:rsidP="005C1AC7">
            <w:r w:rsidRPr="00707E49">
              <w:t>Adults and children receiving both Medicaid and Aid to Families with Dependent Children, including enrollees in both HMOs and primary case management, in Los Angeles County and Oklahoma</w:t>
            </w:r>
          </w:p>
        </w:tc>
        <w:tc>
          <w:tcPr>
            <w:tcW w:w="1723" w:type="dxa"/>
          </w:tcPr>
          <w:p w14:paraId="203234C2" w14:textId="77777777" w:rsidR="00A41B57" w:rsidRPr="00707E49" w:rsidRDefault="00A41B57" w:rsidP="005C1AC7">
            <w:r>
              <w:t xml:space="preserve">Total: </w:t>
            </w:r>
            <w:r w:rsidRPr="00707E49">
              <w:t>930</w:t>
            </w:r>
          </w:p>
          <w:p w14:paraId="411EC321" w14:textId="77777777" w:rsidR="00A41B57" w:rsidRPr="00707E49" w:rsidRDefault="00A41B57" w:rsidP="005C1AC7">
            <w:r>
              <w:t xml:space="preserve">Telephone: </w:t>
            </w:r>
            <w:r w:rsidRPr="00707E49">
              <w:t xml:space="preserve">317 </w:t>
            </w:r>
          </w:p>
          <w:p w14:paraId="54309BDC" w14:textId="77777777" w:rsidR="00A41B57" w:rsidRPr="00707E49" w:rsidRDefault="00A41B57" w:rsidP="005C1AC7">
            <w:r>
              <w:t xml:space="preserve">Mail with telephone follow-up: </w:t>
            </w:r>
            <w:r w:rsidRPr="00707E49">
              <w:t>313</w:t>
            </w:r>
          </w:p>
          <w:p w14:paraId="67D81CB6" w14:textId="77777777" w:rsidR="00A41B57" w:rsidRPr="00707E49" w:rsidRDefault="00A41B57" w:rsidP="005C1AC7">
            <w:r>
              <w:t>Tele</w:t>
            </w:r>
            <w:r w:rsidRPr="00707E49">
              <w:t>phone with enhanced locating procedures</w:t>
            </w:r>
            <w:r>
              <w:t>: 300</w:t>
            </w:r>
            <w:r w:rsidRPr="00707E49">
              <w:t xml:space="preserve"> </w:t>
            </w:r>
          </w:p>
        </w:tc>
        <w:tc>
          <w:tcPr>
            <w:tcW w:w="1770" w:type="dxa"/>
          </w:tcPr>
          <w:p w14:paraId="68D2717E" w14:textId="77777777" w:rsidR="00A41B57" w:rsidRPr="00707E49" w:rsidRDefault="00A41B57" w:rsidP="005C1AC7">
            <w:r w:rsidRPr="00707E49">
              <w:t>CAHPS Medicaid consumer survey</w:t>
            </w:r>
          </w:p>
        </w:tc>
        <w:tc>
          <w:tcPr>
            <w:tcW w:w="2864" w:type="dxa"/>
          </w:tcPr>
          <w:p w14:paraId="6C58E6E2" w14:textId="77777777" w:rsidR="00A41B57" w:rsidRPr="00707E49" w:rsidRDefault="00A41B57" w:rsidP="005C1AC7">
            <w:r w:rsidRPr="00707E49">
              <w:t xml:space="preserve">Modes tested: </w:t>
            </w:r>
          </w:p>
          <w:p w14:paraId="299E4C76" w14:textId="77777777" w:rsidR="00A41B57" w:rsidRPr="00707E49" w:rsidRDefault="00A41B57" w:rsidP="00A41B57">
            <w:pPr>
              <w:pStyle w:val="ListParagraph"/>
              <w:numPr>
                <w:ilvl w:val="0"/>
                <w:numId w:val="4"/>
              </w:numPr>
            </w:pPr>
            <w:r>
              <w:t>Telep</w:t>
            </w:r>
            <w:r w:rsidRPr="00707E49">
              <w:t>hone</w:t>
            </w:r>
            <w:r>
              <w:t xml:space="preserve"> mode, including up to 26 calls</w:t>
            </w:r>
          </w:p>
          <w:p w14:paraId="38E8151F" w14:textId="77777777" w:rsidR="00A41B57" w:rsidRPr="00707E49" w:rsidRDefault="00A41B57" w:rsidP="00A41B57">
            <w:pPr>
              <w:pStyle w:val="ListParagraph"/>
              <w:numPr>
                <w:ilvl w:val="0"/>
                <w:numId w:val="4"/>
              </w:numPr>
            </w:pPr>
            <w:r>
              <w:t>Mail with telephone follow-up</w:t>
            </w:r>
            <w:r w:rsidRPr="00707E49">
              <w:t>, beginning with three survey</w:t>
            </w:r>
            <w:r>
              <w:t xml:space="preserve"> mailings, t</w:t>
            </w:r>
            <w:r w:rsidRPr="00707E49">
              <w:t>elephone</w:t>
            </w:r>
            <w:r>
              <w:t xml:space="preserve"> </w:t>
            </w:r>
            <w:r w:rsidRPr="00707E49">
              <w:t>follow</w:t>
            </w:r>
            <w:r>
              <w:t>-</w:t>
            </w:r>
            <w:r w:rsidRPr="00707E49">
              <w:t>up</w:t>
            </w:r>
            <w:r>
              <w:t>.</w:t>
            </w:r>
          </w:p>
          <w:p w14:paraId="3A7F2054" w14:textId="77777777" w:rsidR="00A41B57" w:rsidRPr="00707E49" w:rsidRDefault="00A41B57" w:rsidP="00A41B57">
            <w:pPr>
              <w:pStyle w:val="ListParagraph"/>
              <w:numPr>
                <w:ilvl w:val="0"/>
                <w:numId w:val="4"/>
              </w:numPr>
            </w:pPr>
            <w:r w:rsidRPr="00707E49">
              <w:t xml:space="preserve">Enhanced </w:t>
            </w:r>
            <w:r>
              <w:t>tele</w:t>
            </w:r>
            <w:r w:rsidRPr="00707E49">
              <w:t>phone mode included search for updated address</w:t>
            </w:r>
            <w:r>
              <w:t xml:space="preserve"> through national change of address database</w:t>
            </w:r>
            <w:r w:rsidRPr="00707E49">
              <w:t xml:space="preserve">, </w:t>
            </w:r>
            <w:r>
              <w:t>search for tele</w:t>
            </w:r>
            <w:r w:rsidRPr="00707E49">
              <w:t>phone number through CD-ROM directory</w:t>
            </w:r>
            <w:r>
              <w:t>,</w:t>
            </w:r>
            <w:r w:rsidRPr="00707E49">
              <w:t xml:space="preserve"> and two </w:t>
            </w:r>
            <w:r>
              <w:t>tele</w:t>
            </w:r>
            <w:r w:rsidRPr="00707E49">
              <w:t xml:space="preserve">phone number </w:t>
            </w:r>
            <w:r w:rsidRPr="00707E49">
              <w:lastRenderedPageBreak/>
              <w:t>look-up vendors prior to sampling</w:t>
            </w:r>
            <w:r>
              <w:t xml:space="preserve"> and administering telephone mode.</w:t>
            </w:r>
          </w:p>
        </w:tc>
        <w:tc>
          <w:tcPr>
            <w:tcW w:w="1793" w:type="dxa"/>
            <w:gridSpan w:val="2"/>
          </w:tcPr>
          <w:p w14:paraId="3A07F6BB" w14:textId="77777777" w:rsidR="00A41B57" w:rsidRPr="00707E49" w:rsidRDefault="00A41B57" w:rsidP="005C1AC7">
            <w:pPr>
              <w:ind w:right="-85"/>
              <w:rPr>
                <w:b/>
                <w:bCs/>
              </w:rPr>
            </w:pPr>
            <w:r>
              <w:rPr>
                <w:b/>
                <w:bCs/>
              </w:rPr>
              <w:lastRenderedPageBreak/>
              <w:t>Statistically significant differences by mode, but not for enhanced tracking</w:t>
            </w:r>
          </w:p>
          <w:p w14:paraId="5E9130F5" w14:textId="77777777" w:rsidR="00A41B57" w:rsidRPr="00707E49" w:rsidRDefault="00A41B57" w:rsidP="005C1AC7">
            <w:r>
              <w:t xml:space="preserve">Telephone: </w:t>
            </w:r>
            <w:r w:rsidRPr="00707E49">
              <w:t>43%</w:t>
            </w:r>
          </w:p>
          <w:p w14:paraId="03101CB8" w14:textId="77777777" w:rsidR="00A41B57" w:rsidRPr="00707E49" w:rsidRDefault="00A41B57" w:rsidP="005C1AC7">
            <w:r>
              <w:t xml:space="preserve">Mixed mode: </w:t>
            </w:r>
            <w:r w:rsidRPr="00707E49">
              <w:t>56% mixed</w:t>
            </w:r>
          </w:p>
          <w:p w14:paraId="1C2A8009" w14:textId="77777777" w:rsidR="00A41B57" w:rsidRPr="00707E49" w:rsidRDefault="00A41B57" w:rsidP="005C1AC7">
            <w:r>
              <w:t xml:space="preserve">Enhanced tracking phone: </w:t>
            </w:r>
            <w:r w:rsidRPr="00707E49">
              <w:t>39%</w:t>
            </w:r>
          </w:p>
        </w:tc>
        <w:tc>
          <w:tcPr>
            <w:tcW w:w="2156" w:type="dxa"/>
          </w:tcPr>
          <w:p w14:paraId="257E8DCC" w14:textId="77777777" w:rsidR="00A41B57" w:rsidRPr="00707E49" w:rsidRDefault="00A41B57" w:rsidP="005C1AC7">
            <w:pPr>
              <w:rPr>
                <w:b/>
              </w:rPr>
            </w:pPr>
            <w:r w:rsidRPr="00707E49">
              <w:t>Not reported</w:t>
            </w:r>
          </w:p>
        </w:tc>
      </w:tr>
      <w:tr w:rsidR="00A41B57" w:rsidRPr="00707E49" w14:paraId="78DE25D9" w14:textId="77777777" w:rsidTr="00192643">
        <w:tc>
          <w:tcPr>
            <w:tcW w:w="1949" w:type="dxa"/>
          </w:tcPr>
          <w:p w14:paraId="7CE7549A" w14:textId="77777777" w:rsidR="00A41B57" w:rsidRPr="00707E49" w:rsidRDefault="00A41B57" w:rsidP="005C1AC7">
            <w:r w:rsidRPr="00707E49">
              <w:t>Brown 2016</w:t>
            </w:r>
            <w:r>
              <w:t xml:space="preserve"> </w:t>
            </w:r>
            <w:r>
              <w:fldChar w:fldCharType="begin"/>
            </w:r>
            <w:r>
              <w:instrText xml:space="preserve"> ADDIN EN.CITE &lt;EndNote&gt;&lt;Cite&gt;&lt;Author&gt;Brown&lt;/Author&gt;&lt;Year&gt;2016&lt;/Year&gt;&lt;RecNum&gt;942&lt;/RecNum&gt;&lt;DisplayText&gt;&lt;style face="superscript"&gt;49&lt;/style&gt;&lt;/DisplayText&gt;&lt;record&gt;&lt;rec-number&gt;942&lt;/rec-number&gt;&lt;foreign-keys&gt;&lt;key app="EN" db-id="v5ws2tfrzzxe5qefdeova907rdspxxfsvxae" timestamp="1621254895"&gt;942&lt;/key&gt;&lt;/foreign-keys&gt;&lt;ref-type name="Journal Article"&gt;17&lt;/ref-type&gt;&lt;contributors&gt;&lt;authors&gt;&lt;author&gt;Brown, J. A. &lt;/author&gt;&lt;author&gt;Serrato, C. A.&lt;/author&gt;&lt;author&gt;Hugh, M. &lt;/author&gt;&lt;author&gt;Kanter, M. H. &lt;/author&gt;&lt;author&gt;Spritzer, K. L. &lt;/author&gt;&lt;author&gt;Hays, R. D.&lt;/author&gt;&lt;/authors&gt;&lt;/contributors&gt;&lt;titles&gt;&lt;title&gt;Effect of a post-paid incentive on response rates to a web-based survey&lt;/title&gt;&lt;secondary-title&gt;Survey Practice&lt;/secondary-title&gt;&lt;/titles&gt;&lt;periodical&gt;&lt;full-title&gt;Survey Practice&lt;/full-title&gt;&lt;/periodical&gt;&lt;volume&gt; 9.&lt;/volume&gt;&lt;number&gt;1&lt;/number&gt;&lt;dates&gt;&lt;year&gt;2016&lt;/year&gt;&lt;/dates&gt;&lt;urls&gt;&lt;/urls&gt;&lt;electronic-resource-num&gt;https://doi.org/10.29115/SP-2016-0001&lt;/electronic-resource-num&gt;&lt;/record&gt;&lt;/Cite&gt;&lt;/EndNote&gt;</w:instrText>
            </w:r>
            <w:r>
              <w:fldChar w:fldCharType="separate"/>
            </w:r>
            <w:r w:rsidRPr="00572992">
              <w:rPr>
                <w:noProof/>
                <w:vertAlign w:val="superscript"/>
              </w:rPr>
              <w:t>49</w:t>
            </w:r>
            <w:r>
              <w:fldChar w:fldCharType="end"/>
            </w:r>
          </w:p>
        </w:tc>
        <w:tc>
          <w:tcPr>
            <w:tcW w:w="1736" w:type="dxa"/>
          </w:tcPr>
          <w:p w14:paraId="51A5929B" w14:textId="77777777" w:rsidR="00A41B57" w:rsidRPr="00707E49" w:rsidRDefault="00A41B57" w:rsidP="005C1AC7">
            <w:r w:rsidRPr="00707E49">
              <w:t>Adult patients from two southern California medical centers</w:t>
            </w:r>
          </w:p>
        </w:tc>
        <w:tc>
          <w:tcPr>
            <w:tcW w:w="1723" w:type="dxa"/>
          </w:tcPr>
          <w:p w14:paraId="57F61C0C" w14:textId="77777777" w:rsidR="00A41B57" w:rsidRPr="00707E49" w:rsidRDefault="00A41B57" w:rsidP="005C1AC7">
            <w:r>
              <w:t>Total</w:t>
            </w:r>
            <w:r w:rsidRPr="00707E49">
              <w:t>:</w:t>
            </w:r>
            <w:r>
              <w:t xml:space="preserve"> </w:t>
            </w:r>
            <w:r w:rsidRPr="00707E49">
              <w:t>3,592</w:t>
            </w:r>
          </w:p>
          <w:p w14:paraId="179EED1A" w14:textId="77777777" w:rsidR="00A41B57" w:rsidRPr="00707E49" w:rsidRDefault="00A41B57" w:rsidP="005C1AC7">
            <w:r w:rsidRPr="00707E49">
              <w:t xml:space="preserve">Incentive: 1,795 </w:t>
            </w:r>
          </w:p>
          <w:p w14:paraId="46FAB1C5" w14:textId="77777777" w:rsidR="00A41B57" w:rsidRPr="00707E49" w:rsidRDefault="00A41B57" w:rsidP="005C1AC7">
            <w:r w:rsidRPr="00707E49">
              <w:t>No incentive: 1,797</w:t>
            </w:r>
          </w:p>
        </w:tc>
        <w:tc>
          <w:tcPr>
            <w:tcW w:w="1770" w:type="dxa"/>
          </w:tcPr>
          <w:p w14:paraId="1A82BCAB" w14:textId="77777777" w:rsidR="00A41B57" w:rsidRPr="00707E49" w:rsidRDefault="00A41B57" w:rsidP="005C1AC7">
            <w:r w:rsidRPr="00707E49">
              <w:t>Patient experience survey</w:t>
            </w:r>
          </w:p>
        </w:tc>
        <w:tc>
          <w:tcPr>
            <w:tcW w:w="2864" w:type="dxa"/>
          </w:tcPr>
          <w:p w14:paraId="248CA764" w14:textId="77777777" w:rsidR="00A41B57" w:rsidRPr="00707E49" w:rsidRDefault="00A41B57" w:rsidP="005C1AC7">
            <w:r w:rsidRPr="00707E49">
              <w:t xml:space="preserve">Incentive tested: </w:t>
            </w:r>
          </w:p>
          <w:p w14:paraId="42FE74CE" w14:textId="77777777" w:rsidR="00A41B57" w:rsidRPr="00707E49" w:rsidRDefault="00A41B57" w:rsidP="00A41B57">
            <w:pPr>
              <w:pStyle w:val="ListParagraph"/>
              <w:numPr>
                <w:ilvl w:val="0"/>
                <w:numId w:val="2"/>
              </w:numPr>
            </w:pPr>
            <w:r w:rsidRPr="00707E49">
              <w:t>Email with survey URL and access code offering $5 incentive for completion (cash or Target e-certificate)</w:t>
            </w:r>
            <w:r>
              <w:t xml:space="preserve">, email </w:t>
            </w:r>
            <w:r w:rsidRPr="00707E49">
              <w:t>reminder 12 days after</w:t>
            </w:r>
            <w:r>
              <w:t xml:space="preserve">, email </w:t>
            </w:r>
            <w:r w:rsidRPr="00707E49">
              <w:t>reminder 30 days after</w:t>
            </w:r>
            <w:r>
              <w:t xml:space="preserve">, follow-up survey </w:t>
            </w:r>
            <w:r w:rsidRPr="00707E49">
              <w:t>mail</w:t>
            </w:r>
            <w:r>
              <w:t>ing</w:t>
            </w:r>
            <w:r w:rsidRPr="00707E49">
              <w:t xml:space="preserve"> </w:t>
            </w:r>
            <w:r>
              <w:t>after</w:t>
            </w:r>
            <w:r w:rsidRPr="00707E49">
              <w:t xml:space="preserve"> 57 days </w:t>
            </w:r>
          </w:p>
          <w:p w14:paraId="36D3D5A2" w14:textId="77777777" w:rsidR="00A41B57" w:rsidRPr="00707E49" w:rsidRDefault="00A41B57" w:rsidP="00A41B57">
            <w:pPr>
              <w:pStyle w:val="ListParagraph"/>
              <w:numPr>
                <w:ilvl w:val="0"/>
                <w:numId w:val="2"/>
              </w:numPr>
            </w:pPr>
            <w:r w:rsidRPr="00707E49">
              <w:t>Same, but without incentive</w:t>
            </w:r>
          </w:p>
        </w:tc>
        <w:tc>
          <w:tcPr>
            <w:tcW w:w="1793" w:type="dxa"/>
            <w:gridSpan w:val="2"/>
          </w:tcPr>
          <w:p w14:paraId="77B776AC" w14:textId="77777777" w:rsidR="00A41B57" w:rsidRPr="00707E49" w:rsidRDefault="00A41B57" w:rsidP="005C1AC7">
            <w:pPr>
              <w:rPr>
                <w:b/>
                <w:bCs/>
              </w:rPr>
            </w:pPr>
            <w:r w:rsidRPr="00707E49">
              <w:rPr>
                <w:b/>
                <w:bCs/>
              </w:rPr>
              <w:t>Statistically significant difference</w:t>
            </w:r>
            <w:r>
              <w:rPr>
                <w:b/>
                <w:bCs/>
              </w:rPr>
              <w:t xml:space="preserve"> by incentive</w:t>
            </w:r>
          </w:p>
          <w:p w14:paraId="5450A7FC" w14:textId="77777777" w:rsidR="00A41B57" w:rsidRPr="00707E49" w:rsidRDefault="00A41B57" w:rsidP="005C1AC7">
            <w:r>
              <w:t xml:space="preserve">Incentive: </w:t>
            </w:r>
            <w:r w:rsidRPr="00707E49">
              <w:t xml:space="preserve">57% </w:t>
            </w:r>
          </w:p>
          <w:p w14:paraId="35493FFF" w14:textId="77777777" w:rsidR="00A41B57" w:rsidRPr="00707E49" w:rsidRDefault="00A41B57" w:rsidP="005C1AC7">
            <w:r>
              <w:t xml:space="preserve">No incentive: </w:t>
            </w:r>
            <w:r w:rsidRPr="00707E49">
              <w:t xml:space="preserve">50% </w:t>
            </w:r>
          </w:p>
        </w:tc>
        <w:tc>
          <w:tcPr>
            <w:tcW w:w="2156" w:type="dxa"/>
          </w:tcPr>
          <w:p w14:paraId="5628DE1F" w14:textId="77777777" w:rsidR="00A41B57" w:rsidRPr="00707E49" w:rsidRDefault="00A41B57" w:rsidP="005C1AC7">
            <w:r w:rsidRPr="00707E49">
              <w:t>Not reported</w:t>
            </w:r>
          </w:p>
        </w:tc>
      </w:tr>
      <w:tr w:rsidR="00A41B57" w:rsidRPr="00707E49" w14:paraId="4A8C7B98" w14:textId="77777777" w:rsidTr="00192643">
        <w:tc>
          <w:tcPr>
            <w:tcW w:w="1949" w:type="dxa"/>
          </w:tcPr>
          <w:p w14:paraId="7D5EE6D2" w14:textId="77777777" w:rsidR="00A41B57" w:rsidRPr="00707E49" w:rsidRDefault="00A41B57" w:rsidP="005C1AC7">
            <w:r w:rsidRPr="00707E49">
              <w:t>Burroughs 2001</w:t>
            </w:r>
            <w:r>
              <w:t xml:space="preserve"> </w:t>
            </w:r>
            <w:r>
              <w:fldChar w:fldCharType="begin"/>
            </w:r>
            <w:r>
              <w:instrText xml:space="preserve"> ADDIN EN.CITE &lt;EndNote&gt;&lt;Cite&gt;&lt;Author&gt;Burroughs&lt;/Author&gt;&lt;Year&gt;2001&lt;/Year&gt;&lt;RecNum&gt;857&lt;/RecNum&gt;&lt;DisplayText&gt;&lt;style face="superscript"&gt;21&lt;/style&gt;&lt;/DisplayText&gt;&lt;record&gt;&lt;rec-number&gt;857&lt;/rec-number&gt;&lt;foreign-keys&gt;&lt;key app="EN" db-id="v5ws2tfrzzxe5qefdeova907rdspxxfsvxae" timestamp="1581019137"&gt;857&lt;/key&gt;&lt;/foreign-keys&gt;&lt;ref-type name="Journal Article"&gt;17&lt;/ref-type&gt;&lt;contributors&gt;&lt;authors&gt;&lt;author&gt;Burroughs, T. E.&lt;/author&gt;&lt;author&gt;Waterman, B. M.&lt;/author&gt;&lt;author&gt;Cira, J. C.&lt;/author&gt;&lt;author&gt;Desikan, R.&lt;/author&gt;&lt;author&gt;Claiborne Dunagan, W.&lt;/author&gt;&lt;/authors&gt;&lt;/contributors&gt;&lt;auth-address&gt;BJC Center for Healthcare Quality and Effectiveness, 600 South Taylor Avenue, St Louis, MO 63110, USA. teb3852@bjc.org&lt;/auth-address&gt;&lt;titles&gt;&lt;title&gt;Patient satisfaction measurement strategies: a comparison of phone and mail methods&lt;/title&gt;&lt;secondary-title&gt;Jt Comm J Qual Improv&lt;/secondary-title&gt;&lt;alt-title&gt;The Joint Commission journal on quality improvement&lt;/alt-title&gt;&lt;/titles&gt;&lt;periodical&gt;&lt;full-title&gt;Jt Comm J Qual Improv&lt;/full-title&gt;&lt;abbr-1&gt;The Joint Commission journal on quality improvement&lt;/abbr-1&gt;&lt;/periodical&gt;&lt;alt-periodical&gt;&lt;full-title&gt;Jt Comm J Qual Improv&lt;/full-title&gt;&lt;abbr-1&gt;The Joint Commission journal on quality improvement&lt;/abbr-1&gt;&lt;/alt-periodical&gt;&lt;pages&gt;349-61&lt;/pages&gt;&lt;volume&gt;27&lt;/volume&gt;&lt;number&gt;7&lt;/number&gt;&lt;edition&gt;2001/07/04&lt;/edition&gt;&lt;keywords&gt;&lt;keyword&gt;Health Care Surveys/*methods&lt;/keyword&gt;&lt;keyword&gt;Humans&lt;/keyword&gt;&lt;keyword&gt;Missouri&lt;/keyword&gt;&lt;keyword&gt;Patient Satisfaction/*statistics &amp;amp; numerical data&lt;/keyword&gt;&lt;keyword&gt;*Postal Service&lt;/keyword&gt;&lt;keyword&gt;Quality of Health Care&lt;/keyword&gt;&lt;keyword&gt;*Telephone&lt;/keyword&gt;&lt;/keywords&gt;&lt;dates&gt;&lt;year&gt;2001&lt;/year&gt;&lt;pub-dates&gt;&lt;date&gt;Jul&lt;/date&gt;&lt;/pub-dates&gt;&lt;/dates&gt;&lt;isbn&gt;1070-3241 (Print)&amp;#xD;1070-3241&lt;/isbn&gt;&lt;accession-num&gt;11433626&lt;/accession-num&gt;&lt;urls&gt;&lt;/urls&gt;&lt;electronic-resource-num&gt;10.1016/s1070-3241(01)27030-8&lt;/electronic-resource-num&gt;&lt;remote-database-provider&gt;NLM&lt;/remote-database-provider&gt;&lt;language&gt;eng&lt;/language&gt;&lt;/record&gt;&lt;/Cite&gt;&lt;/EndNote&gt;</w:instrText>
            </w:r>
            <w:r>
              <w:fldChar w:fldCharType="separate"/>
            </w:r>
            <w:r w:rsidRPr="00572992">
              <w:rPr>
                <w:noProof/>
                <w:vertAlign w:val="superscript"/>
              </w:rPr>
              <w:t>21</w:t>
            </w:r>
            <w:r>
              <w:fldChar w:fldCharType="end"/>
            </w:r>
          </w:p>
        </w:tc>
        <w:tc>
          <w:tcPr>
            <w:tcW w:w="1736" w:type="dxa"/>
          </w:tcPr>
          <w:p w14:paraId="3CCA0332" w14:textId="77777777" w:rsidR="00A41B57" w:rsidRPr="00707E49" w:rsidRDefault="00A41B57" w:rsidP="005C1AC7">
            <w:r w:rsidRPr="00707E49">
              <w:t xml:space="preserve">Inpatient, emergency, outpatient test/treatment and surgery patients in the BJC Health System </w:t>
            </w:r>
          </w:p>
        </w:tc>
        <w:tc>
          <w:tcPr>
            <w:tcW w:w="1723" w:type="dxa"/>
          </w:tcPr>
          <w:p w14:paraId="2CE96736" w14:textId="77777777" w:rsidR="00A41B57" w:rsidRPr="00707E49" w:rsidRDefault="00A41B57" w:rsidP="005C1AC7">
            <w:r>
              <w:t xml:space="preserve">Total: </w:t>
            </w:r>
            <w:r w:rsidRPr="00707E49">
              <w:t xml:space="preserve">8,000 </w:t>
            </w:r>
          </w:p>
          <w:p w14:paraId="1129587D" w14:textId="77777777" w:rsidR="00A41B57" w:rsidRDefault="00A41B57" w:rsidP="005C1AC7">
            <w:r>
              <w:t>Telephone: 4,000</w:t>
            </w:r>
          </w:p>
          <w:p w14:paraId="7A346D07" w14:textId="77777777" w:rsidR="00A41B57" w:rsidRPr="00707E49" w:rsidRDefault="00A41B57" w:rsidP="005C1AC7">
            <w:r>
              <w:t>Mail: 4,000</w:t>
            </w:r>
          </w:p>
          <w:p w14:paraId="48479988" w14:textId="77777777" w:rsidR="00A41B57" w:rsidRPr="00707E49" w:rsidRDefault="00A41B57" w:rsidP="005C1AC7"/>
        </w:tc>
        <w:tc>
          <w:tcPr>
            <w:tcW w:w="1770" w:type="dxa"/>
          </w:tcPr>
          <w:p w14:paraId="7DD9D723" w14:textId="77777777" w:rsidR="00A41B57" w:rsidRPr="00707E49" w:rsidRDefault="00A41B57" w:rsidP="005C1AC7">
            <w:r w:rsidRPr="00707E49">
              <w:t>Separate care experience surveys for inpatient, outpatient test/treatment, outpatient surgery, emergency care</w:t>
            </w:r>
          </w:p>
        </w:tc>
        <w:tc>
          <w:tcPr>
            <w:tcW w:w="2864" w:type="dxa"/>
          </w:tcPr>
          <w:p w14:paraId="291F46AA" w14:textId="77777777" w:rsidR="00A41B57" w:rsidRPr="00707E49" w:rsidRDefault="00A41B57" w:rsidP="005C1AC7">
            <w:r w:rsidRPr="00707E49">
              <w:t xml:space="preserve">Modes tested: </w:t>
            </w:r>
          </w:p>
          <w:p w14:paraId="2FE69F6E" w14:textId="77777777" w:rsidR="00A41B57" w:rsidRPr="00707E49" w:rsidRDefault="00A41B57" w:rsidP="00A41B57">
            <w:pPr>
              <w:pStyle w:val="ListParagraph"/>
              <w:numPr>
                <w:ilvl w:val="0"/>
                <w:numId w:val="4"/>
              </w:numPr>
            </w:pPr>
            <w:r>
              <w:t>Telep</w:t>
            </w:r>
            <w:r w:rsidRPr="00707E49">
              <w:t>hone</w:t>
            </w:r>
            <w:r>
              <w:t xml:space="preserve"> mode, with calls</w:t>
            </w:r>
            <w:r w:rsidRPr="00707E49">
              <w:t xml:space="preserve"> beginning 2 weeks after discharge, ending within 3 weeks after discharge </w:t>
            </w:r>
          </w:p>
          <w:p w14:paraId="3D7F173A" w14:textId="77777777" w:rsidR="00A41B57" w:rsidRPr="00707E49" w:rsidRDefault="00A41B57" w:rsidP="00A41B57">
            <w:pPr>
              <w:pStyle w:val="ListParagraph"/>
              <w:numPr>
                <w:ilvl w:val="0"/>
                <w:numId w:val="4"/>
              </w:numPr>
            </w:pPr>
            <w:r w:rsidRPr="00707E49">
              <w:t xml:space="preserve">Mail </w:t>
            </w:r>
            <w:r>
              <w:t xml:space="preserve">mode, with mailing </w:t>
            </w:r>
            <w:r w:rsidRPr="00707E49">
              <w:t xml:space="preserve">approximately 2 weeks after discharge; reminder postcard at 14 days, </w:t>
            </w:r>
            <w:r>
              <w:t>follow-up mail</w:t>
            </w:r>
            <w:r w:rsidRPr="00707E49">
              <w:t xml:space="preserve"> survey </w:t>
            </w:r>
            <w:r w:rsidRPr="00707E49">
              <w:lastRenderedPageBreak/>
              <w:t>at 28 days</w:t>
            </w:r>
            <w:r>
              <w:t>, ending within 6 weeks after discharge</w:t>
            </w:r>
          </w:p>
        </w:tc>
        <w:tc>
          <w:tcPr>
            <w:tcW w:w="1793" w:type="dxa"/>
            <w:gridSpan w:val="2"/>
          </w:tcPr>
          <w:p w14:paraId="4FAAE4DC" w14:textId="77777777" w:rsidR="00A41B57" w:rsidRDefault="00A41B57" w:rsidP="005C1AC7">
            <w:pPr>
              <w:ind w:right="-110"/>
              <w:rPr>
                <w:b/>
                <w:bCs/>
              </w:rPr>
            </w:pPr>
            <w:r>
              <w:rPr>
                <w:b/>
                <w:bCs/>
              </w:rPr>
              <w:lastRenderedPageBreak/>
              <w:t>Statistically significant differences by mode</w:t>
            </w:r>
          </w:p>
          <w:p w14:paraId="6A1AAF20" w14:textId="77777777" w:rsidR="00A41B57" w:rsidRDefault="00A41B57" w:rsidP="005C1AC7">
            <w:pPr>
              <w:ind w:right="-110"/>
            </w:pPr>
            <w:r>
              <w:t xml:space="preserve">Telephone: </w:t>
            </w:r>
            <w:r w:rsidRPr="00707E49">
              <w:t xml:space="preserve">39% to 45% across care settings </w:t>
            </w:r>
          </w:p>
          <w:p w14:paraId="1CBD4B59" w14:textId="77777777" w:rsidR="00A41B57" w:rsidRPr="00707E49" w:rsidRDefault="00A41B57" w:rsidP="005C1AC7">
            <w:pPr>
              <w:ind w:right="-110"/>
            </w:pPr>
            <w:r>
              <w:t xml:space="preserve">Mail: </w:t>
            </w:r>
            <w:r w:rsidRPr="00707E49">
              <w:t xml:space="preserve">21% to 40% across care settings </w:t>
            </w:r>
          </w:p>
        </w:tc>
        <w:tc>
          <w:tcPr>
            <w:tcW w:w="2156" w:type="dxa"/>
          </w:tcPr>
          <w:p w14:paraId="25005E50" w14:textId="77777777" w:rsidR="00A41B57" w:rsidRPr="00707E49" w:rsidRDefault="00A41B57" w:rsidP="005C1AC7">
            <w:pPr>
              <w:rPr>
                <w:b/>
                <w:bCs/>
              </w:rPr>
            </w:pPr>
            <w:r w:rsidRPr="00707E49">
              <w:rPr>
                <w:b/>
                <w:bCs/>
              </w:rPr>
              <w:t>Statistically significant differences by age and payer</w:t>
            </w:r>
          </w:p>
          <w:p w14:paraId="1A2EF9C2" w14:textId="77777777" w:rsidR="00A41B57" w:rsidRPr="00707E49" w:rsidRDefault="00A41B57" w:rsidP="005C1AC7">
            <w:r w:rsidRPr="00707E49">
              <w:t xml:space="preserve">Respondent age and payer distributions differed significantly between telephone and mail respondents, with telephone obtaining </w:t>
            </w:r>
            <w:r w:rsidRPr="00707E49">
              <w:lastRenderedPageBreak/>
              <w:t>a higher proportion of inpatient respondents age 35 or younger and a higher proportion of inpatient, outpatient survey, and emergency department respondents with Medicaid insurance.</w:t>
            </w:r>
          </w:p>
          <w:p w14:paraId="17304106" w14:textId="77777777" w:rsidR="00A41B57" w:rsidRPr="00707E49" w:rsidRDefault="00A41B57" w:rsidP="005C1AC7"/>
          <w:p w14:paraId="313B49D7" w14:textId="77777777" w:rsidR="00A41B57" w:rsidRPr="00707E49" w:rsidRDefault="00A41B57" w:rsidP="005C1AC7">
            <w:r w:rsidRPr="00707E49">
              <w:t>No significant differences in response by mode by sex were observed.</w:t>
            </w:r>
          </w:p>
        </w:tc>
      </w:tr>
      <w:tr w:rsidR="00A41B57" w:rsidRPr="00707E49" w14:paraId="5D939AF4" w14:textId="77777777" w:rsidTr="00192643">
        <w:tc>
          <w:tcPr>
            <w:tcW w:w="1949" w:type="dxa"/>
          </w:tcPr>
          <w:p w14:paraId="0A6E62CB" w14:textId="77777777" w:rsidR="00A41B57" w:rsidRPr="00707E49" w:rsidRDefault="00A41B57" w:rsidP="005C1AC7">
            <w:r w:rsidRPr="00707E49">
              <w:lastRenderedPageBreak/>
              <w:t>Burroughs 2005</w:t>
            </w:r>
            <w:r>
              <w:t xml:space="preserve"> </w:t>
            </w:r>
            <w:r>
              <w:fldChar w:fldCharType="begin"/>
            </w:r>
            <w:r>
              <w:instrText xml:space="preserve"> ADDIN EN.CITE &lt;EndNote&gt;&lt;Cite&gt;&lt;Author&gt;Burroughs&lt;/Author&gt;&lt;Year&gt;2005&lt;/Year&gt;&lt;RecNum&gt;719&lt;/RecNum&gt;&lt;DisplayText&gt;&lt;style face="superscript"&gt;36&lt;/style&gt;&lt;/DisplayText&gt;&lt;record&gt;&lt;rec-number&gt;719&lt;/rec-number&gt;&lt;foreign-keys&gt;&lt;key app="EN" db-id="v5ws2tfrzzxe5qefdeova907rdspxxfsvxae" timestamp="1581019137"&gt;719&lt;/key&gt;&lt;/foreign-keys&gt;&lt;ref-type name="Journal Article"&gt;17&lt;/ref-type&gt;&lt;contributors&gt;&lt;authors&gt;&lt;author&gt;Burroughs, T. E.&lt;/author&gt;&lt;author&gt;Waterman, B. M.&lt;/author&gt;&lt;author&gt;Gilin, D.&lt;/author&gt;&lt;author&gt;Adams, D.&lt;/author&gt;&lt;author&gt;McCollegan, J.&lt;/author&gt;&lt;author&gt;Cira, J.&lt;/author&gt;&lt;/authors&gt;&lt;/contributors&gt;&lt;auth-address&gt;Saint Louis University Center for Outcomes Research, USA. burroute@slu.edu&lt;/auth-address&gt;&lt;titles&gt;&lt;title&gt;Do on-site patient satisfaction surveys bias results?&lt;/title&gt;&lt;secondary-title&gt;Jt Comm J Qual Patient Saf&lt;/secondary-title&gt;&lt;alt-title&gt;Joint Commission journal on quality and patient safety&lt;/alt-title&gt;&lt;/titles&gt;&lt;periodical&gt;&lt;full-title&gt;Jt Comm J Qual Patient Saf&lt;/full-title&gt;&lt;abbr-1&gt;Joint Commission journal on quality and patient safety&lt;/abbr-1&gt;&lt;/periodical&gt;&lt;alt-periodical&gt;&lt;full-title&gt;Jt Comm J Qual Patient Saf&lt;/full-title&gt;&lt;abbr-1&gt;Joint Commission journal on quality and patient safety&lt;/abbr-1&gt;&lt;/alt-periodical&gt;&lt;pages&gt;158-66&lt;/pages&gt;&lt;volume&gt;31&lt;/volume&gt;&lt;number&gt;3&lt;/number&gt;&lt;edition&gt;2005/04/15&lt;/edition&gt;&lt;keywords&gt;&lt;keyword&gt;Adolescent&lt;/keyword&gt;&lt;keyword&gt;Adult&lt;/keyword&gt;&lt;keyword&gt;*Bias&lt;/keyword&gt;&lt;keyword&gt;Female&lt;/keyword&gt;&lt;keyword&gt;Health Care Surveys/*methods&lt;/keyword&gt;&lt;keyword&gt;Humans&lt;/keyword&gt;&lt;keyword&gt;Male&lt;/keyword&gt;&lt;keyword&gt;Middle Aged&lt;/keyword&gt;&lt;keyword&gt;Patient Satisfaction/*statistics &amp;amp; numerical data&lt;/keyword&gt;&lt;keyword&gt;United States&lt;/keyword&gt;&lt;/keywords&gt;&lt;dates&gt;&lt;year&gt;2005&lt;/year&gt;&lt;pub-dates&gt;&lt;date&gt;Mar&lt;/date&gt;&lt;/pub-dates&gt;&lt;/dates&gt;&lt;isbn&gt;1553-7250 (Print)&amp;#xD;1553-7250&lt;/isbn&gt;&lt;accession-num&gt;15828599&lt;/accession-num&gt;&lt;urls&gt;&lt;/urls&gt;&lt;electronic-resource-num&gt;10.1016/s1553-7250(05)31021-x&lt;/electronic-resource-num&gt;&lt;remote-database-provider&gt;NLM&lt;/remote-database-provider&gt;&lt;language&gt;eng&lt;/language&gt;&lt;/record&gt;&lt;/Cite&gt;&lt;/EndNote&gt;</w:instrText>
            </w:r>
            <w:r>
              <w:fldChar w:fldCharType="separate"/>
            </w:r>
            <w:r w:rsidRPr="00572992">
              <w:rPr>
                <w:noProof/>
                <w:vertAlign w:val="superscript"/>
              </w:rPr>
              <w:t>36</w:t>
            </w:r>
            <w:r>
              <w:fldChar w:fldCharType="end"/>
            </w:r>
          </w:p>
        </w:tc>
        <w:tc>
          <w:tcPr>
            <w:tcW w:w="1736" w:type="dxa"/>
          </w:tcPr>
          <w:p w14:paraId="47D0C0CA" w14:textId="77777777" w:rsidR="00A41B57" w:rsidRPr="00707E49" w:rsidRDefault="00A41B57" w:rsidP="005C1AC7">
            <w:r w:rsidRPr="00707E49">
              <w:t xml:space="preserve">Patients of three physician practices within a 214-physician medical practice </w:t>
            </w:r>
          </w:p>
        </w:tc>
        <w:tc>
          <w:tcPr>
            <w:tcW w:w="1723" w:type="dxa"/>
          </w:tcPr>
          <w:p w14:paraId="2E80E451" w14:textId="77777777" w:rsidR="00A41B57" w:rsidRPr="00707E49" w:rsidRDefault="00A41B57" w:rsidP="005C1AC7">
            <w:r>
              <w:t xml:space="preserve">Total: </w:t>
            </w:r>
            <w:r w:rsidRPr="00707E49">
              <w:t>448</w:t>
            </w:r>
          </w:p>
          <w:p w14:paraId="21C3D696" w14:textId="77777777" w:rsidR="00A41B57" w:rsidRPr="00707E49" w:rsidRDefault="00A41B57" w:rsidP="005C1AC7">
            <w:r>
              <w:t xml:space="preserve">In-person: </w:t>
            </w:r>
            <w:r w:rsidRPr="00707E49">
              <w:t xml:space="preserve">129 </w:t>
            </w:r>
          </w:p>
          <w:p w14:paraId="710C0631" w14:textId="77777777" w:rsidR="00A41B57" w:rsidRPr="00707E49" w:rsidRDefault="00A41B57" w:rsidP="005C1AC7">
            <w:r>
              <w:t xml:space="preserve">Mail: </w:t>
            </w:r>
            <w:r w:rsidRPr="00707E49">
              <w:t>319</w:t>
            </w:r>
          </w:p>
        </w:tc>
        <w:tc>
          <w:tcPr>
            <w:tcW w:w="1770" w:type="dxa"/>
          </w:tcPr>
          <w:p w14:paraId="75566D80" w14:textId="77777777" w:rsidR="00A41B57" w:rsidRPr="00707E49" w:rsidRDefault="00A41B57" w:rsidP="005C1AC7">
            <w:r w:rsidRPr="00707E49">
              <w:t>Satisfaction survey for physician office care</w:t>
            </w:r>
          </w:p>
        </w:tc>
        <w:tc>
          <w:tcPr>
            <w:tcW w:w="2864" w:type="dxa"/>
          </w:tcPr>
          <w:p w14:paraId="0FB3B054" w14:textId="77777777" w:rsidR="00A41B57" w:rsidRPr="00707E49" w:rsidRDefault="00A41B57" w:rsidP="005C1AC7">
            <w:r w:rsidRPr="00707E49">
              <w:t xml:space="preserve">Modes tested: </w:t>
            </w:r>
          </w:p>
          <w:p w14:paraId="7B803E7C" w14:textId="77777777" w:rsidR="00A41B57" w:rsidRPr="00707E49" w:rsidRDefault="00A41B57" w:rsidP="00A41B57">
            <w:pPr>
              <w:pStyle w:val="ListParagraph"/>
              <w:numPr>
                <w:ilvl w:val="0"/>
                <w:numId w:val="4"/>
              </w:numPr>
            </w:pPr>
            <w:r>
              <w:t>In-person mode, in which s</w:t>
            </w:r>
            <w:r w:rsidRPr="00707E49">
              <w:t>urvey was distributed by a receptionist and completed by the patient on site, in the waiting room, immediately following the office visit</w:t>
            </w:r>
          </w:p>
          <w:p w14:paraId="01EA0F31" w14:textId="77777777" w:rsidR="00A41B57" w:rsidRPr="00707E49" w:rsidRDefault="00A41B57" w:rsidP="00A41B57">
            <w:pPr>
              <w:pStyle w:val="ListParagraph"/>
              <w:numPr>
                <w:ilvl w:val="0"/>
                <w:numId w:val="4"/>
              </w:numPr>
            </w:pPr>
            <w:r>
              <w:lastRenderedPageBreak/>
              <w:t>Mail mode, with mailing</w:t>
            </w:r>
            <w:r w:rsidRPr="00707E49">
              <w:t xml:space="preserve"> to patient’s home 7 to 15 days following the office visit OR 30 days following the office visit, with postcard at 14 days</w:t>
            </w:r>
            <w:r>
              <w:t>; follow-up mail survey</w:t>
            </w:r>
            <w:r w:rsidRPr="00707E49">
              <w:t xml:space="preserve"> at 28 days </w:t>
            </w:r>
          </w:p>
        </w:tc>
        <w:tc>
          <w:tcPr>
            <w:tcW w:w="1793" w:type="dxa"/>
            <w:gridSpan w:val="2"/>
          </w:tcPr>
          <w:p w14:paraId="0B556CE6" w14:textId="77777777" w:rsidR="00A41B57" w:rsidRPr="00707E49" w:rsidRDefault="00A41B57" w:rsidP="005C1AC7">
            <w:pPr>
              <w:ind w:right="-110"/>
            </w:pPr>
            <w:r w:rsidRPr="00707E49">
              <w:rPr>
                <w:b/>
                <w:bCs/>
              </w:rPr>
              <w:lastRenderedPageBreak/>
              <w:t>No statistically significant differences by mode</w:t>
            </w:r>
          </w:p>
          <w:p w14:paraId="673F5978" w14:textId="77777777" w:rsidR="00A41B57" w:rsidRPr="00707E49" w:rsidRDefault="00A41B57" w:rsidP="005C1AC7">
            <w:r>
              <w:t xml:space="preserve">In-person: </w:t>
            </w:r>
            <w:r w:rsidRPr="00707E49">
              <w:t>69.8</w:t>
            </w:r>
            <w:r>
              <w:t>%</w:t>
            </w:r>
          </w:p>
          <w:p w14:paraId="04583DFC" w14:textId="77777777" w:rsidR="00A41B57" w:rsidRPr="00707E49" w:rsidRDefault="00A41B57" w:rsidP="005C1AC7">
            <w:r>
              <w:t xml:space="preserve">Mail: </w:t>
            </w:r>
            <w:r w:rsidRPr="00707E49">
              <w:t xml:space="preserve">76.5% mail (regardless of whether initial mailing occurred 7 to 15 </w:t>
            </w:r>
            <w:r w:rsidRPr="00707E49">
              <w:lastRenderedPageBreak/>
              <w:t>days or 30 days following the visit)</w:t>
            </w:r>
          </w:p>
        </w:tc>
        <w:tc>
          <w:tcPr>
            <w:tcW w:w="2156" w:type="dxa"/>
          </w:tcPr>
          <w:p w14:paraId="484E983B" w14:textId="77777777" w:rsidR="00A41B57" w:rsidRPr="00707E49" w:rsidRDefault="00A41B57" w:rsidP="005C1AC7">
            <w:pPr>
              <w:rPr>
                <w:b/>
                <w:bCs/>
              </w:rPr>
            </w:pPr>
            <w:r w:rsidRPr="00707E49">
              <w:rPr>
                <w:b/>
                <w:bCs/>
              </w:rPr>
              <w:lastRenderedPageBreak/>
              <w:t>Statistically significant differences by age</w:t>
            </w:r>
          </w:p>
          <w:p w14:paraId="0A32E54E" w14:textId="77777777" w:rsidR="00A41B57" w:rsidRPr="00707E49" w:rsidRDefault="00A41B57" w:rsidP="005C1AC7">
            <w:r w:rsidRPr="00707E49">
              <w:t xml:space="preserve">Respondents age 45 and younger significantly higher response rates </w:t>
            </w:r>
            <w:r>
              <w:t>to</w:t>
            </w:r>
            <w:r w:rsidRPr="00707E49">
              <w:t xml:space="preserve"> </w:t>
            </w:r>
            <w:r>
              <w:t>the in-person</w:t>
            </w:r>
            <w:r w:rsidRPr="00707E49">
              <w:t xml:space="preserve"> </w:t>
            </w:r>
            <w:r>
              <w:t>mode</w:t>
            </w:r>
            <w:r w:rsidRPr="00707E49">
              <w:t xml:space="preserve">; participants age 46 and older had significantly higher </w:t>
            </w:r>
            <w:r w:rsidRPr="00707E49">
              <w:lastRenderedPageBreak/>
              <w:t xml:space="preserve">response rates for mail </w:t>
            </w:r>
            <w:r>
              <w:t>mode</w:t>
            </w:r>
            <w:r w:rsidRPr="00707E49">
              <w:t>.</w:t>
            </w:r>
          </w:p>
        </w:tc>
      </w:tr>
      <w:tr w:rsidR="00A41B57" w:rsidRPr="00707E49" w14:paraId="2EFA5B5E" w14:textId="77777777" w:rsidTr="00192643">
        <w:tc>
          <w:tcPr>
            <w:tcW w:w="1949" w:type="dxa"/>
          </w:tcPr>
          <w:p w14:paraId="02AC76A2" w14:textId="77777777" w:rsidR="00A41B57" w:rsidRPr="00707E49" w:rsidRDefault="00A41B57" w:rsidP="005C1AC7">
            <w:r w:rsidRPr="00707E49">
              <w:lastRenderedPageBreak/>
              <w:t>Couper 2007</w:t>
            </w:r>
            <w:r>
              <w:t xml:space="preserve"> </w:t>
            </w:r>
            <w:r>
              <w:fldChar w:fldCharType="begin">
                <w:fldData xml:space="preserve">PEVuZE5vdGU+PENpdGU+PEF1dGhvcj5Db3VwZXI8L0F1dGhvcj48WWVhcj4yMDA3PC9ZZWFyPjxS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</w:fldData>
              </w:fldChar>
            </w:r>
            <w:r>
              <w:instrText xml:space="preserve"> ADDIN EN.CITE </w:instrText>
            </w:r>
            <w:r>
              <w:fldChar w:fldCharType="begin">
                <w:fldData xml:space="preserve">PEVuZE5vdGU+PENpdGU+PEF1dGhvcj5Db3VwZXI8L0F1dGhvcj48WWVhcj4yMDA3PC9ZZWFyPjxS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</w:fldData>
              </w:fldChar>
            </w:r>
            <w:r>
              <w:instrText xml:space="preserve"> ADDIN EN.CITE.DATA </w:instrText>
            </w:r>
            <w:r>
              <w:fldChar w:fldCharType="end"/>
            </w:r>
            <w:r>
              <w:fldChar w:fldCharType="separate"/>
            </w:r>
            <w:r w:rsidRPr="00572992">
              <w:rPr>
                <w:noProof/>
                <w:vertAlign w:val="superscript"/>
              </w:rPr>
              <w:t>22</w:t>
            </w:r>
            <w:r>
              <w:fldChar w:fldCharType="end"/>
            </w:r>
          </w:p>
        </w:tc>
        <w:tc>
          <w:tcPr>
            <w:tcW w:w="1736" w:type="dxa"/>
          </w:tcPr>
          <w:p w14:paraId="2D4FDF39" w14:textId="77777777" w:rsidR="00A41B57" w:rsidRPr="00707E49" w:rsidRDefault="00A41B57" w:rsidP="005C1AC7">
            <w:r w:rsidRPr="00707E49">
              <w:t xml:space="preserve">Adult </w:t>
            </w:r>
            <w:r>
              <w:t xml:space="preserve">Kaiser Permanente members who were </w:t>
            </w:r>
            <w:r w:rsidRPr="00707E49">
              <w:t>nonrespondents to a</w:t>
            </w:r>
            <w:r>
              <w:t xml:space="preserve">n </w:t>
            </w:r>
            <w:r w:rsidRPr="00707E49">
              <w:t>online survey</w:t>
            </w:r>
          </w:p>
        </w:tc>
        <w:tc>
          <w:tcPr>
            <w:tcW w:w="1723" w:type="dxa"/>
          </w:tcPr>
          <w:p w14:paraId="6C33544A" w14:textId="77777777" w:rsidR="00A41B57" w:rsidRPr="00707E49" w:rsidRDefault="00A41B57" w:rsidP="005C1AC7">
            <w:r>
              <w:t xml:space="preserve">Total: </w:t>
            </w:r>
            <w:r w:rsidRPr="00707E49">
              <w:t>672</w:t>
            </w:r>
          </w:p>
          <w:p w14:paraId="08358FC6" w14:textId="77777777" w:rsidR="00A41B57" w:rsidRPr="00707E49" w:rsidRDefault="00A41B57" w:rsidP="005C1AC7">
            <w:r>
              <w:t xml:space="preserve">Telephone: </w:t>
            </w:r>
            <w:r w:rsidRPr="00707E49">
              <w:t>290</w:t>
            </w:r>
          </w:p>
          <w:p w14:paraId="09D96032" w14:textId="77777777" w:rsidR="00A41B57" w:rsidRPr="00707E49" w:rsidRDefault="00A41B57" w:rsidP="005C1AC7">
            <w:r>
              <w:t xml:space="preserve">Mail: </w:t>
            </w:r>
            <w:r w:rsidRPr="00707E49">
              <w:t>382</w:t>
            </w:r>
          </w:p>
        </w:tc>
        <w:tc>
          <w:tcPr>
            <w:tcW w:w="1770" w:type="dxa"/>
          </w:tcPr>
          <w:p w14:paraId="734C19A8" w14:textId="77777777" w:rsidR="00A41B57" w:rsidRPr="00707E49" w:rsidRDefault="00A41B57" w:rsidP="005C1AC7">
            <w:r>
              <w:t xml:space="preserve">Survey to assess experiences with </w:t>
            </w:r>
            <w:r w:rsidRPr="00707E49">
              <w:t xml:space="preserve">Web-based weight management </w:t>
            </w:r>
            <w:r>
              <w:t>materials</w:t>
            </w:r>
          </w:p>
        </w:tc>
        <w:tc>
          <w:tcPr>
            <w:tcW w:w="2864" w:type="dxa"/>
          </w:tcPr>
          <w:p w14:paraId="49812469" w14:textId="77777777" w:rsidR="00A41B57" w:rsidRPr="00707E49" w:rsidRDefault="00A41B57" w:rsidP="005C1AC7">
            <w:r w:rsidRPr="00707E49">
              <w:t xml:space="preserve">Modes tested: </w:t>
            </w:r>
          </w:p>
          <w:p w14:paraId="7A5EBD03" w14:textId="77777777" w:rsidR="00A41B57" w:rsidRDefault="00A41B57" w:rsidP="00A41B57">
            <w:pPr>
              <w:pStyle w:val="ListParagraph"/>
              <w:numPr>
                <w:ilvl w:val="0"/>
                <w:numId w:val="5"/>
              </w:numPr>
            </w:pPr>
            <w:r>
              <w:t>Telephone mode, including</w:t>
            </w:r>
            <w:r w:rsidRPr="00707E49">
              <w:t xml:space="preserve"> up to 15 call attempts over 28 days with median response time of 8 days</w:t>
            </w:r>
            <w:r>
              <w:t xml:space="preserve">; no </w:t>
            </w:r>
            <w:r w:rsidRPr="00707E49">
              <w:t>incentive</w:t>
            </w:r>
          </w:p>
          <w:p w14:paraId="1F86195F" w14:textId="77777777" w:rsidR="00A41B57" w:rsidRPr="00707E49" w:rsidRDefault="00A41B57" w:rsidP="00A41B57">
            <w:pPr>
              <w:pStyle w:val="ListParagraph"/>
              <w:numPr>
                <w:ilvl w:val="0"/>
                <w:numId w:val="5"/>
              </w:numPr>
            </w:pPr>
            <w:r w:rsidRPr="00707E49">
              <w:t xml:space="preserve">Mail </w:t>
            </w:r>
            <w:r>
              <w:t>mode, including a</w:t>
            </w:r>
            <w:r w:rsidRPr="00707E49">
              <w:t xml:space="preserve"> single mailing with a US $5 bill included over 6 months with median response time of 10 days</w:t>
            </w:r>
          </w:p>
          <w:p w14:paraId="76881FF5" w14:textId="77777777" w:rsidR="00A41B57" w:rsidRPr="00707E49" w:rsidRDefault="00A41B57" w:rsidP="005C1AC7">
            <w:pPr>
              <w:pStyle w:val="ListParagraph"/>
              <w:ind w:left="360"/>
            </w:pPr>
          </w:p>
          <w:p w14:paraId="5F3F0106" w14:textId="77777777" w:rsidR="00A41B57" w:rsidRPr="00707E49" w:rsidRDefault="00A41B57" w:rsidP="005C1AC7"/>
        </w:tc>
        <w:tc>
          <w:tcPr>
            <w:tcW w:w="1793" w:type="dxa"/>
            <w:gridSpan w:val="2"/>
          </w:tcPr>
          <w:p w14:paraId="0F17294F" w14:textId="77777777" w:rsidR="00A41B57" w:rsidRPr="00707E49" w:rsidRDefault="00A41B57" w:rsidP="005C1AC7">
            <w:pPr>
              <w:ind w:right="-110"/>
              <w:rPr>
                <w:b/>
                <w:bCs/>
              </w:rPr>
            </w:pPr>
            <w:r w:rsidRPr="00707E49">
              <w:rPr>
                <w:b/>
                <w:bCs/>
              </w:rPr>
              <w:t>No statistically significant differences by mode</w:t>
            </w:r>
          </w:p>
          <w:p w14:paraId="06988548" w14:textId="77777777" w:rsidR="00A41B57" w:rsidRPr="00707E49" w:rsidRDefault="00A41B57" w:rsidP="005C1AC7">
            <w:r>
              <w:t xml:space="preserve">Telephone: </w:t>
            </w:r>
            <w:r w:rsidRPr="00707E49">
              <w:t xml:space="preserve">59% </w:t>
            </w:r>
          </w:p>
          <w:p w14:paraId="243DDCDF" w14:textId="77777777" w:rsidR="00A41B57" w:rsidRPr="00707E49" w:rsidRDefault="00A41B57" w:rsidP="005C1AC7">
            <w:r>
              <w:t xml:space="preserve">Mail: </w:t>
            </w:r>
            <w:r w:rsidRPr="00707E49">
              <w:t>55%</w:t>
            </w:r>
          </w:p>
          <w:p w14:paraId="744F15F3" w14:textId="77777777" w:rsidR="00A41B57" w:rsidRPr="00707E49" w:rsidRDefault="00A41B57" w:rsidP="005C1AC7"/>
        </w:tc>
        <w:tc>
          <w:tcPr>
            <w:tcW w:w="2156" w:type="dxa"/>
          </w:tcPr>
          <w:p w14:paraId="1909FB4C" w14:textId="77777777" w:rsidR="00A41B57" w:rsidRPr="00707E49" w:rsidRDefault="00A41B57" w:rsidP="005C1AC7">
            <w:r w:rsidRPr="00707E49">
              <w:rPr>
                <w:b/>
                <w:bCs/>
              </w:rPr>
              <w:t xml:space="preserve">No statistically significant differences </w:t>
            </w:r>
            <w:r w:rsidRPr="0054463F">
              <w:rPr>
                <w:b/>
                <w:bCs/>
              </w:rPr>
              <w:t>by age, gender, race, education, or health system region</w:t>
            </w:r>
          </w:p>
        </w:tc>
      </w:tr>
      <w:tr w:rsidR="00A41B57" w:rsidRPr="00707E49" w14:paraId="0C0BC0BD" w14:textId="77777777" w:rsidTr="00192643">
        <w:tc>
          <w:tcPr>
            <w:tcW w:w="1949" w:type="dxa"/>
          </w:tcPr>
          <w:p w14:paraId="558FE6EF" w14:textId="4C96D9CC" w:rsidR="00A41B57" w:rsidRPr="00707E49" w:rsidRDefault="00A41B57" w:rsidP="005C1AC7">
            <w:r w:rsidRPr="00707E49">
              <w:t>Dembosky 2013</w:t>
            </w:r>
            <w:r>
              <w:t xml:space="preserve"> </w:t>
            </w:r>
          </w:p>
        </w:tc>
        <w:tc>
          <w:tcPr>
            <w:tcW w:w="1736" w:type="dxa"/>
          </w:tcPr>
          <w:p w14:paraId="0C9B4B19" w14:textId="77777777" w:rsidR="00A41B57" w:rsidRPr="00707E49" w:rsidRDefault="00A41B57" w:rsidP="005C1AC7">
            <w:r w:rsidRPr="00707E49">
              <w:t>Medicare beneficiaries</w:t>
            </w:r>
          </w:p>
        </w:tc>
        <w:tc>
          <w:tcPr>
            <w:tcW w:w="1723" w:type="dxa"/>
          </w:tcPr>
          <w:p w14:paraId="3C9CC39E" w14:textId="77777777" w:rsidR="00A41B57" w:rsidRPr="00707E49" w:rsidRDefault="00A41B57" w:rsidP="005C1AC7">
            <w:r>
              <w:t xml:space="preserve">Total: </w:t>
            </w:r>
            <w:r w:rsidRPr="00707E49">
              <w:t>294,877</w:t>
            </w:r>
          </w:p>
          <w:p w14:paraId="65094D74" w14:textId="77777777" w:rsidR="00A41B57" w:rsidRDefault="00A41B57" w:rsidP="005C1AC7">
            <w:r>
              <w:t xml:space="preserve">Customized mail: </w:t>
            </w:r>
            <w:r w:rsidRPr="00707E49">
              <w:t xml:space="preserve">289,879 </w:t>
            </w:r>
          </w:p>
          <w:p w14:paraId="30ED38CD" w14:textId="77777777" w:rsidR="00A41B57" w:rsidRPr="00707E49" w:rsidRDefault="00A41B57" w:rsidP="005C1AC7">
            <w:r>
              <w:t xml:space="preserve">Generic mail: </w:t>
            </w:r>
            <w:r w:rsidRPr="00707E49">
              <w:t xml:space="preserve">4,998 </w:t>
            </w:r>
          </w:p>
          <w:p w14:paraId="17A8EC43" w14:textId="77777777" w:rsidR="00A41B57" w:rsidRPr="00707E49" w:rsidRDefault="00A41B57" w:rsidP="005C1AC7"/>
        </w:tc>
        <w:tc>
          <w:tcPr>
            <w:tcW w:w="1770" w:type="dxa"/>
          </w:tcPr>
          <w:p w14:paraId="467C8D5F" w14:textId="77777777" w:rsidR="00A41B57" w:rsidRPr="00707E49" w:rsidRDefault="00A41B57" w:rsidP="005C1AC7">
            <w:r w:rsidRPr="00707E49">
              <w:lastRenderedPageBreak/>
              <w:t>Medicare CAHPS</w:t>
            </w:r>
          </w:p>
        </w:tc>
        <w:tc>
          <w:tcPr>
            <w:tcW w:w="2864" w:type="dxa"/>
          </w:tcPr>
          <w:p w14:paraId="334856D8" w14:textId="77777777" w:rsidR="00A41B57" w:rsidRPr="00707E49" w:rsidRDefault="00A41B57" w:rsidP="005C1AC7">
            <w:r w:rsidRPr="00707E49">
              <w:t xml:space="preserve">Survey content feature tested: </w:t>
            </w:r>
          </w:p>
          <w:p w14:paraId="7938746E" w14:textId="77777777" w:rsidR="00A41B57" w:rsidRPr="00707E49" w:rsidRDefault="00A41B57" w:rsidP="00A41B57">
            <w:pPr>
              <w:pStyle w:val="ListParagraph"/>
              <w:numPr>
                <w:ilvl w:val="0"/>
                <w:numId w:val="2"/>
              </w:numPr>
            </w:pPr>
            <w:r w:rsidRPr="00707E49">
              <w:t>Customized mail survey that name</w:t>
            </w:r>
            <w:r>
              <w:t>d</w:t>
            </w:r>
            <w:r w:rsidRPr="00707E49">
              <w:t xml:space="preserve"> the sampled beneficiary’s </w:t>
            </w:r>
            <w:r w:rsidRPr="00707E49">
              <w:lastRenderedPageBreak/>
              <w:t>health plan several times throughout</w:t>
            </w:r>
            <w:r>
              <w:t>; follow-up by telephone</w:t>
            </w:r>
          </w:p>
          <w:p w14:paraId="05D7A99C" w14:textId="77777777" w:rsidR="00A41B57" w:rsidRPr="00707E49" w:rsidRDefault="00A41B57" w:rsidP="00A41B57">
            <w:pPr>
              <w:pStyle w:val="ListParagraph"/>
              <w:numPr>
                <w:ilvl w:val="0"/>
                <w:numId w:val="2"/>
              </w:numPr>
            </w:pPr>
            <w:r w:rsidRPr="00707E49">
              <w:t>Generic mail survey that mentions the sample’s beneficiary’s health plan once on the back of the surve</w:t>
            </w:r>
            <w:r>
              <w:t>y; follow-up by tele</w:t>
            </w:r>
            <w:r w:rsidRPr="00707E49">
              <w:t xml:space="preserve">phone </w:t>
            </w:r>
          </w:p>
          <w:p w14:paraId="3D926CB6" w14:textId="77777777" w:rsidR="00A41B57" w:rsidRPr="00707E49" w:rsidRDefault="00A41B57" w:rsidP="005C1AC7">
            <w:pPr>
              <w:pStyle w:val="ListParagraph"/>
              <w:ind w:left="360"/>
            </w:pPr>
          </w:p>
        </w:tc>
        <w:tc>
          <w:tcPr>
            <w:tcW w:w="1793" w:type="dxa"/>
            <w:gridSpan w:val="2"/>
          </w:tcPr>
          <w:p w14:paraId="35614DF2" w14:textId="77777777" w:rsidR="00A41B57" w:rsidRPr="00707E49" w:rsidRDefault="00A41B57" w:rsidP="005C1AC7">
            <w:r w:rsidRPr="00707E49">
              <w:rPr>
                <w:b/>
                <w:bCs/>
              </w:rPr>
              <w:lastRenderedPageBreak/>
              <w:t>No statistically significant differences</w:t>
            </w:r>
            <w:r>
              <w:rPr>
                <w:b/>
                <w:bCs/>
              </w:rPr>
              <w:t xml:space="preserve"> by survey feature</w:t>
            </w:r>
          </w:p>
          <w:p w14:paraId="70F80FDB" w14:textId="77777777" w:rsidR="00A41B57" w:rsidRPr="00707E49" w:rsidRDefault="00A41B57" w:rsidP="005C1AC7">
            <w:r>
              <w:lastRenderedPageBreak/>
              <w:t xml:space="preserve">Customized: </w:t>
            </w:r>
            <w:r w:rsidRPr="00707E49">
              <w:t>59.3% (47.9% mail and 11.4% phone)</w:t>
            </w:r>
          </w:p>
          <w:p w14:paraId="778547AE" w14:textId="77777777" w:rsidR="00A41B57" w:rsidRPr="00707E49" w:rsidRDefault="00A41B57" w:rsidP="005C1AC7">
            <w:r>
              <w:t xml:space="preserve">Generic: </w:t>
            </w:r>
            <w:r w:rsidRPr="00707E49">
              <w:t>60.1% (48.5% mail and 11.7% phone)</w:t>
            </w:r>
          </w:p>
          <w:p w14:paraId="4F1BD99E" w14:textId="77777777" w:rsidR="00A41B57" w:rsidRPr="00707E49" w:rsidRDefault="00A41B57" w:rsidP="005C1AC7"/>
        </w:tc>
        <w:tc>
          <w:tcPr>
            <w:tcW w:w="2156" w:type="dxa"/>
          </w:tcPr>
          <w:p w14:paraId="7A786287" w14:textId="77777777" w:rsidR="00A41B57" w:rsidRPr="00707E49" w:rsidRDefault="00A41B57" w:rsidP="005C1AC7">
            <w:pPr>
              <w:rPr>
                <w:b/>
                <w:bCs/>
              </w:rPr>
            </w:pPr>
            <w:r w:rsidRPr="00707E49">
              <w:rPr>
                <w:b/>
                <w:bCs/>
              </w:rPr>
              <w:lastRenderedPageBreak/>
              <w:t xml:space="preserve">Statistically significant differences by education and general and </w:t>
            </w:r>
            <w:r w:rsidRPr="00707E49">
              <w:rPr>
                <w:b/>
                <w:bCs/>
              </w:rPr>
              <w:lastRenderedPageBreak/>
              <w:t>mental health status</w:t>
            </w:r>
          </w:p>
          <w:p w14:paraId="7768D6F7" w14:textId="77777777" w:rsidR="00A41B57" w:rsidRPr="00707E49" w:rsidRDefault="00A41B57" w:rsidP="005C1AC7">
            <w:r w:rsidRPr="00707E49">
              <w:t xml:space="preserve">Respondents to the generic mail survey had a somewhat lower mean education level and somewhat worse general and mental health status than respondents to the customized mail survey. </w:t>
            </w:r>
          </w:p>
        </w:tc>
      </w:tr>
      <w:tr w:rsidR="00A41B57" w:rsidRPr="00707E49" w14:paraId="090A7D1A" w14:textId="77777777" w:rsidTr="00192643">
        <w:tc>
          <w:tcPr>
            <w:tcW w:w="1949" w:type="dxa"/>
          </w:tcPr>
          <w:p w14:paraId="39EDC1A4" w14:textId="77777777" w:rsidR="00A41B57" w:rsidRPr="00707E49" w:rsidRDefault="00A41B57" w:rsidP="005C1AC7">
            <w:r w:rsidRPr="00707E49">
              <w:lastRenderedPageBreak/>
              <w:t>Drake 2014</w:t>
            </w:r>
            <w:r>
              <w:t xml:space="preserve"> </w:t>
            </w:r>
            <w:r>
              <w:fldChar w:fldCharType="begin">
                <w:fldData xml:space="preserve">PEVuZE5vdGU+PENpdGU+PEF1dGhvcj5EcmFrZTwvQXV0aG9yPjxZZWFyPjIwMTQ8L1llYXI+PFJl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</w:fldData>
              </w:fldChar>
            </w:r>
            <w:r>
              <w:instrText xml:space="preserve"> ADDIN EN.CITE </w:instrText>
            </w:r>
            <w:r>
              <w:fldChar w:fldCharType="begin">
                <w:fldData xml:space="preserve">PEVuZE5vdGU+PENpdGU+PEF1dGhvcj5EcmFrZTwvQXV0aG9yPjxZZWFyPjIwMTQ8L1llYXI+PFJl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</w:fldData>
              </w:fldChar>
            </w:r>
            <w:r>
              <w:instrText xml:space="preserve"> ADDIN EN.CITE.DATA </w:instrText>
            </w:r>
            <w:r>
              <w:fldChar w:fldCharType="end"/>
            </w:r>
            <w:r>
              <w:fldChar w:fldCharType="separate"/>
            </w:r>
            <w:r w:rsidRPr="00572992">
              <w:rPr>
                <w:noProof/>
                <w:vertAlign w:val="superscript"/>
              </w:rPr>
              <w:t>41</w:t>
            </w:r>
            <w:r>
              <w:fldChar w:fldCharType="end"/>
            </w:r>
          </w:p>
        </w:tc>
        <w:tc>
          <w:tcPr>
            <w:tcW w:w="1736" w:type="dxa"/>
          </w:tcPr>
          <w:p w14:paraId="712A8625" w14:textId="77777777" w:rsidR="00A41B57" w:rsidRPr="00707E49" w:rsidRDefault="00A41B57" w:rsidP="005C1AC7">
            <w:r>
              <w:t>U</w:t>
            </w:r>
            <w:r w:rsidRPr="00707E49">
              <w:t>niversity health center</w:t>
            </w:r>
            <w:r>
              <w:t xml:space="preserve"> patients</w:t>
            </w:r>
            <w:r w:rsidRPr="00707E49">
              <w:t xml:space="preserve"> </w:t>
            </w:r>
          </w:p>
        </w:tc>
        <w:tc>
          <w:tcPr>
            <w:tcW w:w="1723" w:type="dxa"/>
          </w:tcPr>
          <w:p w14:paraId="076923EB" w14:textId="77777777" w:rsidR="00A41B57" w:rsidRPr="00707E49" w:rsidRDefault="00A41B57" w:rsidP="005C1AC7">
            <w:r>
              <w:t xml:space="preserve">Total: </w:t>
            </w:r>
            <w:r w:rsidRPr="00707E49">
              <w:t>6,500</w:t>
            </w:r>
          </w:p>
          <w:p w14:paraId="6793A631" w14:textId="77777777" w:rsidR="00A41B57" w:rsidRDefault="00A41B57" w:rsidP="005C1AC7">
            <w:r>
              <w:t>Mail with telephone follow-up, 4-scale: 1,600</w:t>
            </w:r>
          </w:p>
          <w:p w14:paraId="265B8C01" w14:textId="77777777" w:rsidR="00A41B57" w:rsidRDefault="00A41B57" w:rsidP="005C1AC7">
            <w:r>
              <w:t>Mail with telephone follow-up, 6-scale: 1,600</w:t>
            </w:r>
          </w:p>
          <w:p w14:paraId="2116D2EA" w14:textId="77777777" w:rsidR="00A41B57" w:rsidRDefault="00A41B57" w:rsidP="005C1AC7">
            <w:r>
              <w:t>Telephone with mail follow-up, 4-scale: 1,400</w:t>
            </w:r>
          </w:p>
          <w:p w14:paraId="03A6189A" w14:textId="77777777" w:rsidR="00A41B57" w:rsidRPr="00707E49" w:rsidRDefault="00A41B57" w:rsidP="005C1AC7">
            <w:r>
              <w:t>Telephone with mail follow-up, 6-scale: 1,400</w:t>
            </w:r>
          </w:p>
          <w:p w14:paraId="160A8B43" w14:textId="77777777" w:rsidR="00A41B57" w:rsidRPr="00707E49" w:rsidRDefault="00A41B57" w:rsidP="005C1AC7">
            <w:r>
              <w:lastRenderedPageBreak/>
              <w:t xml:space="preserve">Mail only, 4-scale: </w:t>
            </w:r>
            <w:r w:rsidRPr="00707E49">
              <w:t>500</w:t>
            </w:r>
          </w:p>
        </w:tc>
        <w:tc>
          <w:tcPr>
            <w:tcW w:w="1770" w:type="dxa"/>
          </w:tcPr>
          <w:p w14:paraId="2D8D4F79" w14:textId="77777777" w:rsidR="00A41B57" w:rsidRPr="00707E49" w:rsidRDefault="00A41B57" w:rsidP="005C1AC7">
            <w:r w:rsidRPr="00707E49">
              <w:lastRenderedPageBreak/>
              <w:t>CAHPS Clinician and Group (CG-CAHPS) survey</w:t>
            </w:r>
          </w:p>
        </w:tc>
        <w:tc>
          <w:tcPr>
            <w:tcW w:w="2864" w:type="dxa"/>
          </w:tcPr>
          <w:p w14:paraId="212EAF66" w14:textId="77777777" w:rsidR="00A41B57" w:rsidRPr="00707E49" w:rsidRDefault="00A41B57" w:rsidP="005C1AC7">
            <w:r w:rsidRPr="00707E49">
              <w:t>Mode and response scales tested:</w:t>
            </w:r>
          </w:p>
          <w:p w14:paraId="170B98C0" w14:textId="77777777" w:rsidR="00A41B57" w:rsidRDefault="00A41B57" w:rsidP="00A41B57">
            <w:pPr>
              <w:pStyle w:val="ListParagraph"/>
              <w:numPr>
                <w:ilvl w:val="0"/>
                <w:numId w:val="6"/>
              </w:numPr>
              <w:ind w:left="367" w:hanging="367"/>
            </w:pPr>
            <w:r w:rsidRPr="00707E49">
              <w:t>Mail</w:t>
            </w:r>
            <w:r>
              <w:t xml:space="preserve"> with tele</w:t>
            </w:r>
            <w:r w:rsidRPr="00707E49">
              <w:t xml:space="preserve">phone </w:t>
            </w:r>
            <w:r>
              <w:t xml:space="preserve">follow-up, including survey mailing, </w:t>
            </w:r>
            <w:r w:rsidRPr="00707E49">
              <w:t>reminder</w:t>
            </w:r>
            <w:r>
              <w:t xml:space="preserve"> post-card</w:t>
            </w:r>
            <w:r w:rsidRPr="00707E49">
              <w:t xml:space="preserve"> 14 days later</w:t>
            </w:r>
            <w:r>
              <w:t>, follow-up mail survey</w:t>
            </w:r>
            <w:r w:rsidRPr="00707E49">
              <w:t xml:space="preserve"> 2 weeks later</w:t>
            </w:r>
            <w:r>
              <w:t>, follow-up telep</w:t>
            </w:r>
            <w:r w:rsidRPr="00707E49">
              <w:t xml:space="preserve">hone call (6 attempts) 2 weeks </w:t>
            </w:r>
            <w:r>
              <w:t>later. Sample for this mode evenly split between a 4-category and 6-category response scale survey version</w:t>
            </w:r>
          </w:p>
          <w:p w14:paraId="32EFB62C" w14:textId="77777777" w:rsidR="00A41B57" w:rsidRDefault="00A41B57" w:rsidP="00A41B57">
            <w:pPr>
              <w:pStyle w:val="ListParagraph"/>
              <w:numPr>
                <w:ilvl w:val="0"/>
                <w:numId w:val="6"/>
              </w:numPr>
              <w:ind w:left="367" w:hanging="367"/>
            </w:pPr>
            <w:r>
              <w:lastRenderedPageBreak/>
              <w:t>Telep</w:t>
            </w:r>
            <w:r w:rsidRPr="00707E49">
              <w:t>hone</w:t>
            </w:r>
            <w:r>
              <w:t xml:space="preserve"> with </w:t>
            </w:r>
            <w:r w:rsidRPr="00707E49">
              <w:t>mail</w:t>
            </w:r>
            <w:r>
              <w:t xml:space="preserve"> follow-up, including p</w:t>
            </w:r>
            <w:r w:rsidRPr="00707E49">
              <w:t>renotification letter</w:t>
            </w:r>
            <w:r>
              <w:t>, telephone calls beginning one week after</w:t>
            </w:r>
            <w:r w:rsidRPr="00707E49">
              <w:t xml:space="preserve"> (6 attempts)</w:t>
            </w:r>
            <w:r>
              <w:t>, three-contact mail protocol for non-respondents (as described in mail with telephone follow-up). Sample for this mode evenly split between a 4-category and 6-category response scale survey version</w:t>
            </w:r>
            <w:r w:rsidRPr="00707E49">
              <w:t xml:space="preserve"> </w:t>
            </w:r>
          </w:p>
          <w:p w14:paraId="312C8735" w14:textId="77777777" w:rsidR="00A41B57" w:rsidRPr="00707E49" w:rsidRDefault="00A41B57" w:rsidP="00A41B57">
            <w:pPr>
              <w:pStyle w:val="ListParagraph"/>
              <w:numPr>
                <w:ilvl w:val="0"/>
                <w:numId w:val="6"/>
              </w:numPr>
              <w:ind w:left="367" w:hanging="367"/>
            </w:pPr>
            <w:r w:rsidRPr="00707E49">
              <w:t>Mail only</w:t>
            </w:r>
            <w:r>
              <w:t xml:space="preserve"> mode, using three-contact mail protocol (as described in mail with telephone follow-up), using 4-category survey version compressed to 4 pages </w:t>
            </w:r>
          </w:p>
        </w:tc>
        <w:tc>
          <w:tcPr>
            <w:tcW w:w="1793" w:type="dxa"/>
            <w:gridSpan w:val="2"/>
          </w:tcPr>
          <w:p w14:paraId="144BD233" w14:textId="77777777" w:rsidR="00A41B57" w:rsidRPr="00707E49" w:rsidRDefault="00A41B57" w:rsidP="005C1AC7">
            <w:pPr>
              <w:ind w:right="-85"/>
              <w:rPr>
                <w:b/>
                <w:bCs/>
              </w:rPr>
            </w:pPr>
            <w:r>
              <w:rPr>
                <w:b/>
                <w:bCs/>
              </w:rPr>
              <w:lastRenderedPageBreak/>
              <w:t>Statistically significant differences by mode, but not by response scale</w:t>
            </w:r>
          </w:p>
          <w:p w14:paraId="3BCBAF1E" w14:textId="77777777" w:rsidR="00A41B57" w:rsidRPr="00707E49" w:rsidRDefault="00A41B57" w:rsidP="005C1AC7">
            <w:r>
              <w:t xml:space="preserve">Mail + telephone, 4-scale: </w:t>
            </w:r>
            <w:r w:rsidRPr="00707E49">
              <w:t xml:space="preserve">57.5% </w:t>
            </w:r>
          </w:p>
          <w:p w14:paraId="1009DB68" w14:textId="77777777" w:rsidR="00A41B57" w:rsidRPr="00707E49" w:rsidRDefault="00A41B57" w:rsidP="005C1AC7">
            <w:r>
              <w:t xml:space="preserve">Mail + telephone, 6-scale: </w:t>
            </w:r>
            <w:r w:rsidRPr="00707E49">
              <w:t xml:space="preserve">56.4% </w:t>
            </w:r>
          </w:p>
          <w:p w14:paraId="6532DF86" w14:textId="77777777" w:rsidR="00A41B57" w:rsidRDefault="00A41B57" w:rsidP="005C1AC7">
            <w:r>
              <w:t xml:space="preserve">Telephone + mail, 4-scale: </w:t>
            </w:r>
            <w:r w:rsidRPr="00707E49">
              <w:t xml:space="preserve">58.5% </w:t>
            </w:r>
          </w:p>
          <w:p w14:paraId="6BB6011A" w14:textId="77777777" w:rsidR="00A41B57" w:rsidRPr="00707E49" w:rsidRDefault="00A41B57" w:rsidP="005C1AC7">
            <w:r>
              <w:lastRenderedPageBreak/>
              <w:t xml:space="preserve">Telephone + mail, 6-scale: </w:t>
            </w:r>
          </w:p>
          <w:p w14:paraId="40553217" w14:textId="77777777" w:rsidR="00A41B57" w:rsidRDefault="00A41B57" w:rsidP="005C1AC7">
            <w:r w:rsidRPr="00707E49">
              <w:t>55.4%</w:t>
            </w:r>
          </w:p>
          <w:p w14:paraId="1F6F68B6" w14:textId="77777777" w:rsidR="00A41B57" w:rsidRPr="00707E49" w:rsidRDefault="00A41B57" w:rsidP="005C1AC7">
            <w:r>
              <w:t xml:space="preserve">Mail, 4-scale: </w:t>
            </w:r>
            <w:r w:rsidRPr="00707E49">
              <w:t xml:space="preserve">44.5% </w:t>
            </w:r>
          </w:p>
        </w:tc>
        <w:tc>
          <w:tcPr>
            <w:tcW w:w="2156" w:type="dxa"/>
          </w:tcPr>
          <w:p w14:paraId="1010C51E" w14:textId="77777777" w:rsidR="00A41B57" w:rsidRPr="00707E49" w:rsidRDefault="00A41B57" w:rsidP="005C1AC7">
            <w:pPr>
              <w:ind w:right="-93"/>
              <w:rPr>
                <w:b/>
                <w:bCs/>
              </w:rPr>
            </w:pPr>
            <w:r w:rsidRPr="00707E49">
              <w:rPr>
                <w:b/>
                <w:bCs/>
              </w:rPr>
              <w:lastRenderedPageBreak/>
              <w:t>Statistically significant differences</w:t>
            </w:r>
            <w:r w:rsidRPr="00707E49">
              <w:t xml:space="preserve"> </w:t>
            </w:r>
            <w:r w:rsidRPr="00707E49">
              <w:rPr>
                <w:b/>
                <w:bCs/>
              </w:rPr>
              <w:t xml:space="preserve">by </w:t>
            </w:r>
            <w:r>
              <w:rPr>
                <w:b/>
                <w:bCs/>
              </w:rPr>
              <w:t xml:space="preserve">sex, age, and education by </w:t>
            </w:r>
            <w:r w:rsidRPr="00707E49">
              <w:rPr>
                <w:b/>
                <w:bCs/>
              </w:rPr>
              <w:t>mode</w:t>
            </w:r>
            <w:r>
              <w:rPr>
                <w:b/>
                <w:bCs/>
              </w:rPr>
              <w:t>, but not by</w:t>
            </w:r>
            <w:r w:rsidRPr="00707E49">
              <w:rPr>
                <w:b/>
                <w:bCs/>
              </w:rPr>
              <w:t xml:space="preserve"> response scale </w:t>
            </w:r>
          </w:p>
          <w:p w14:paraId="6E66CFCF" w14:textId="77777777" w:rsidR="00A41B57" w:rsidRPr="00707E49" w:rsidRDefault="00A41B57" w:rsidP="005C1AC7">
            <w:pPr>
              <w:ind w:right="-93"/>
            </w:pPr>
            <w:r w:rsidRPr="00707E49">
              <w:t>Compared to mail respondents, phone respondents were significantly more likely to be m</w:t>
            </w:r>
            <w:r>
              <w:t>ale</w:t>
            </w:r>
            <w:r w:rsidRPr="00707E49">
              <w:t xml:space="preserve">, younger, and more educated. Respondents to the four-page mail survey were similar </w:t>
            </w:r>
            <w:r w:rsidRPr="00707E49">
              <w:lastRenderedPageBreak/>
              <w:t>to other mail survey respondents.</w:t>
            </w:r>
            <w:r w:rsidRPr="00707E49">
              <w:br/>
              <w:t>There were no statistically significant differences between respondents randomized to 4-category versus 6-category response scale survey</w:t>
            </w:r>
            <w:r>
              <w:t xml:space="preserve"> version</w:t>
            </w:r>
            <w:r w:rsidRPr="00707E49">
              <w:t>s.</w:t>
            </w:r>
          </w:p>
          <w:p w14:paraId="793F3613" w14:textId="77777777" w:rsidR="00A41B57" w:rsidRPr="00707E49" w:rsidRDefault="00A41B57" w:rsidP="005C1AC7"/>
        </w:tc>
      </w:tr>
      <w:tr w:rsidR="00A41B57" w:rsidRPr="00707E49" w14:paraId="10532631" w14:textId="77777777" w:rsidTr="00192643">
        <w:tc>
          <w:tcPr>
            <w:tcW w:w="1949" w:type="dxa"/>
          </w:tcPr>
          <w:p w14:paraId="726E0E35" w14:textId="77777777" w:rsidR="00A41B57" w:rsidRPr="00707E49" w:rsidRDefault="00A41B57" w:rsidP="005C1AC7">
            <w:r w:rsidRPr="00707E49">
              <w:lastRenderedPageBreak/>
              <w:t>Elliott 2009</w:t>
            </w:r>
            <w:r>
              <w:t xml:space="preserve"> </w:t>
            </w:r>
            <w:r>
              <w:fldChar w:fldCharType="begin">
                <w:fldData xml:space="preserve">PEVuZE5vdGU+PENpdGU+PEF1dGhvcj5FbGxpb3R0PC9BdXRob3I+PFllYXI+MjAwOTwvWWVhcj48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</w:fldData>
              </w:fldChar>
            </w:r>
            <w:r>
              <w:instrText xml:space="preserve"> ADDIN EN.CITE </w:instrText>
            </w:r>
            <w:r>
              <w:fldChar w:fldCharType="begin">
                <w:fldData xml:space="preserve">PEVuZE5vdGU+PENpdGU+PEF1dGhvcj5FbGxpb3R0PC9BdXRob3I+PFllYXI+MjAwOTwvWWVhcj48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</w:fldData>
              </w:fldChar>
            </w:r>
            <w:r>
              <w:instrText xml:space="preserve"> ADDIN EN.CITE.DATA </w:instrText>
            </w:r>
            <w:r>
              <w:fldChar w:fldCharType="end"/>
            </w:r>
            <w:r>
              <w:fldChar w:fldCharType="separate"/>
            </w:r>
            <w:r w:rsidRPr="00572992">
              <w:rPr>
                <w:noProof/>
                <w:vertAlign w:val="superscript"/>
              </w:rPr>
              <w:t>26</w:t>
            </w:r>
            <w:r>
              <w:fldChar w:fldCharType="end"/>
            </w:r>
          </w:p>
        </w:tc>
        <w:tc>
          <w:tcPr>
            <w:tcW w:w="1736" w:type="dxa"/>
          </w:tcPr>
          <w:p w14:paraId="0323F733" w14:textId="77777777" w:rsidR="00A41B57" w:rsidRPr="00707E49" w:rsidRDefault="00A41B57" w:rsidP="005C1AC7">
            <w:r w:rsidRPr="00707E49">
              <w:t xml:space="preserve">Nationally representative sample of 45 short-term acute care </w:t>
            </w:r>
            <w:r w:rsidRPr="00707E49">
              <w:lastRenderedPageBreak/>
              <w:t>hospitals with at least 1,200 annual inpatient stays</w:t>
            </w:r>
          </w:p>
        </w:tc>
        <w:tc>
          <w:tcPr>
            <w:tcW w:w="1723" w:type="dxa"/>
          </w:tcPr>
          <w:p w14:paraId="15CF2164" w14:textId="77777777" w:rsidR="00A41B57" w:rsidRPr="00707E49" w:rsidRDefault="00A41B57" w:rsidP="005C1AC7">
            <w:r>
              <w:lastRenderedPageBreak/>
              <w:t xml:space="preserve">Total: </w:t>
            </w:r>
            <w:r w:rsidRPr="00707E49">
              <w:t xml:space="preserve">27,229 </w:t>
            </w:r>
          </w:p>
          <w:p w14:paraId="4640C635" w14:textId="77777777" w:rsidR="00A41B57" w:rsidRPr="00707E49" w:rsidRDefault="00A41B57" w:rsidP="005C1AC7">
            <w:r>
              <w:t xml:space="preserve">Mail: </w:t>
            </w:r>
            <w:r w:rsidRPr="00707E49">
              <w:t>6,806</w:t>
            </w:r>
          </w:p>
          <w:p w14:paraId="3E00B7AB" w14:textId="77777777" w:rsidR="00A41B57" w:rsidRPr="00707E49" w:rsidRDefault="00A41B57" w:rsidP="005C1AC7">
            <w:r>
              <w:t xml:space="preserve">Telephone: </w:t>
            </w:r>
            <w:r w:rsidRPr="00707E49">
              <w:t>6,808</w:t>
            </w:r>
          </w:p>
          <w:p w14:paraId="3C9301D9" w14:textId="77777777" w:rsidR="00A41B57" w:rsidRPr="00707E49" w:rsidRDefault="00A41B57" w:rsidP="005C1AC7">
            <w:r>
              <w:lastRenderedPageBreak/>
              <w:t xml:space="preserve">Active Interactive Voice Response (IVR): </w:t>
            </w:r>
            <w:r w:rsidRPr="00707E49">
              <w:t xml:space="preserve">6,807 </w:t>
            </w:r>
          </w:p>
          <w:p w14:paraId="6EBABCCB" w14:textId="77777777" w:rsidR="00A41B57" w:rsidRPr="00707E49" w:rsidRDefault="00A41B57" w:rsidP="005C1AC7">
            <w:r>
              <w:t xml:space="preserve">Mail with telephone follow-up: </w:t>
            </w:r>
            <w:r w:rsidRPr="00707E49">
              <w:t xml:space="preserve">6,808 </w:t>
            </w:r>
          </w:p>
        </w:tc>
        <w:tc>
          <w:tcPr>
            <w:tcW w:w="1770" w:type="dxa"/>
          </w:tcPr>
          <w:p w14:paraId="0CE9A538" w14:textId="77777777" w:rsidR="00A41B57" w:rsidRPr="00707E49" w:rsidRDefault="00A41B57" w:rsidP="005C1AC7">
            <w:r w:rsidRPr="00707E49">
              <w:lastRenderedPageBreak/>
              <w:t>CAHPS Hospital Survey</w:t>
            </w:r>
          </w:p>
        </w:tc>
        <w:tc>
          <w:tcPr>
            <w:tcW w:w="2864" w:type="dxa"/>
          </w:tcPr>
          <w:p w14:paraId="7A74175A" w14:textId="77777777" w:rsidR="00A41B57" w:rsidRPr="00707E49" w:rsidRDefault="00A41B57" w:rsidP="005C1AC7">
            <w:r w:rsidRPr="00707E49">
              <w:t>Modes tested:</w:t>
            </w:r>
          </w:p>
          <w:p w14:paraId="52B0D8DF" w14:textId="77777777" w:rsidR="00A41B57" w:rsidRPr="00707E49" w:rsidRDefault="00A41B57" w:rsidP="00A41B57">
            <w:pPr>
              <w:pStyle w:val="ListParagraph"/>
              <w:numPr>
                <w:ilvl w:val="0"/>
                <w:numId w:val="2"/>
              </w:numPr>
            </w:pPr>
            <w:r w:rsidRPr="00707E49">
              <w:t>Mail</w:t>
            </w:r>
            <w:r>
              <w:t xml:space="preserve"> only mode, including</w:t>
            </w:r>
            <w:r w:rsidRPr="00707E49">
              <w:t xml:space="preserve"> </w:t>
            </w:r>
            <w:r>
              <w:t xml:space="preserve">initial mailing </w:t>
            </w:r>
            <w:r w:rsidRPr="00707E49">
              <w:t>with follow-up</w:t>
            </w:r>
            <w:r>
              <w:t xml:space="preserve"> mailing</w:t>
            </w:r>
            <w:r w:rsidRPr="00707E49">
              <w:t xml:space="preserve"> 21 days after</w:t>
            </w:r>
          </w:p>
          <w:p w14:paraId="657CC28B" w14:textId="77777777" w:rsidR="00A41B57" w:rsidRPr="00707E49" w:rsidRDefault="00A41B57" w:rsidP="00A41B57">
            <w:pPr>
              <w:pStyle w:val="ListParagraph"/>
              <w:numPr>
                <w:ilvl w:val="0"/>
                <w:numId w:val="2"/>
              </w:numPr>
            </w:pPr>
            <w:r>
              <w:lastRenderedPageBreak/>
              <w:t>Telep</w:t>
            </w:r>
            <w:r w:rsidRPr="00707E49">
              <w:t xml:space="preserve">hone </w:t>
            </w:r>
            <w:r>
              <w:t xml:space="preserve">only </w:t>
            </w:r>
            <w:r w:rsidRPr="00707E49">
              <w:t>mode</w:t>
            </w:r>
            <w:r>
              <w:t>, including up to 5</w:t>
            </w:r>
            <w:r w:rsidRPr="00707E49">
              <w:t xml:space="preserve"> </w:t>
            </w:r>
            <w:r>
              <w:t>call attempts</w:t>
            </w:r>
          </w:p>
          <w:p w14:paraId="7E403F09" w14:textId="77777777" w:rsidR="00A41B57" w:rsidRPr="00707E49" w:rsidRDefault="00A41B57" w:rsidP="00A41B57">
            <w:pPr>
              <w:pStyle w:val="ListParagraph"/>
              <w:numPr>
                <w:ilvl w:val="0"/>
                <w:numId w:val="2"/>
              </w:numPr>
            </w:pPr>
            <w:r>
              <w:t xml:space="preserve">Active </w:t>
            </w:r>
            <w:r w:rsidRPr="00707E49">
              <w:t xml:space="preserve">IVR </w:t>
            </w:r>
            <w:r>
              <w:t>mode, following</w:t>
            </w:r>
            <w:r w:rsidRPr="00707E49">
              <w:t xml:space="preserve"> same protocol as </w:t>
            </w:r>
            <w:r>
              <w:t>t</w:t>
            </w:r>
            <w:r w:rsidRPr="00707E49">
              <w:t xml:space="preserve">elephone </w:t>
            </w:r>
            <w:r>
              <w:t>o</w:t>
            </w:r>
            <w:r w:rsidRPr="00707E49">
              <w:t xml:space="preserve">nly </w:t>
            </w:r>
            <w:r>
              <w:t>m</w:t>
            </w:r>
            <w:r w:rsidRPr="00707E49">
              <w:t>ode with a live operator to introduce the patient, obtain the patient’s permission for IVR survey</w:t>
            </w:r>
            <w:r>
              <w:t>,</w:t>
            </w:r>
            <w:r w:rsidRPr="00707E49">
              <w:t xml:space="preserve"> and as an option </w:t>
            </w:r>
            <w:r>
              <w:t>to</w:t>
            </w:r>
            <w:r w:rsidRPr="00707E49">
              <w:t xml:space="preserve"> complet</w:t>
            </w:r>
            <w:r>
              <w:t>e</w:t>
            </w:r>
            <w:r w:rsidRPr="00707E49">
              <w:t xml:space="preserve"> the survey at any time</w:t>
            </w:r>
          </w:p>
          <w:p w14:paraId="01BF35BC" w14:textId="77777777" w:rsidR="00A41B57" w:rsidRPr="00707E49" w:rsidRDefault="00A41B57" w:rsidP="00A41B57">
            <w:pPr>
              <w:pStyle w:val="ListParagraph"/>
              <w:numPr>
                <w:ilvl w:val="0"/>
                <w:numId w:val="2"/>
              </w:numPr>
            </w:pPr>
            <w:r>
              <w:t>M</w:t>
            </w:r>
            <w:r w:rsidRPr="00707E49">
              <w:t xml:space="preserve">ail </w:t>
            </w:r>
            <w:r>
              <w:t>with</w:t>
            </w:r>
            <w:r w:rsidRPr="00707E49">
              <w:t xml:space="preserve"> </w:t>
            </w:r>
            <w:r>
              <w:t>tele</w:t>
            </w:r>
            <w:r w:rsidRPr="00707E49">
              <w:t>phone</w:t>
            </w:r>
            <w:r>
              <w:t xml:space="preserve"> follow-up</w:t>
            </w:r>
            <w:r w:rsidRPr="00707E49">
              <w:t xml:space="preserve"> 21 days after</w:t>
            </w:r>
            <w:r>
              <w:t xml:space="preserve"> initial mailing</w:t>
            </w:r>
          </w:p>
        </w:tc>
        <w:tc>
          <w:tcPr>
            <w:tcW w:w="1793" w:type="dxa"/>
            <w:gridSpan w:val="2"/>
          </w:tcPr>
          <w:p w14:paraId="1F7D0B58" w14:textId="77777777" w:rsidR="00A41B57" w:rsidRDefault="00A41B57" w:rsidP="005C1AC7">
            <w:r>
              <w:rPr>
                <w:b/>
                <w:bCs/>
              </w:rPr>
              <w:lastRenderedPageBreak/>
              <w:t>Statistically significant differences by mode</w:t>
            </w:r>
            <w:r>
              <w:t xml:space="preserve"> </w:t>
            </w:r>
          </w:p>
          <w:p w14:paraId="1B290298" w14:textId="77777777" w:rsidR="00A41B57" w:rsidRPr="00707E49" w:rsidRDefault="00A41B57" w:rsidP="005C1AC7">
            <w:r>
              <w:t xml:space="preserve">Mail: </w:t>
            </w:r>
            <w:r w:rsidRPr="00707E49">
              <w:t xml:space="preserve">38% </w:t>
            </w:r>
          </w:p>
          <w:p w14:paraId="0F55409D" w14:textId="77777777" w:rsidR="00A41B57" w:rsidRPr="00707E49" w:rsidRDefault="00A41B57" w:rsidP="005C1AC7">
            <w:r>
              <w:lastRenderedPageBreak/>
              <w:t xml:space="preserve">Telephone: </w:t>
            </w:r>
            <w:r w:rsidRPr="00707E49">
              <w:t>27%</w:t>
            </w:r>
          </w:p>
          <w:p w14:paraId="549C6DC6" w14:textId="77777777" w:rsidR="00A41B57" w:rsidRPr="00707E49" w:rsidRDefault="00A41B57" w:rsidP="005C1AC7">
            <w:r>
              <w:t xml:space="preserve">Active IVR: </w:t>
            </w:r>
            <w:r w:rsidRPr="00707E49">
              <w:t>21%</w:t>
            </w:r>
          </w:p>
          <w:p w14:paraId="102C1B40" w14:textId="77777777" w:rsidR="00A41B57" w:rsidRPr="00707E49" w:rsidRDefault="00A41B57" w:rsidP="005C1AC7">
            <w:r>
              <w:t xml:space="preserve">Mail with telephone follow-up: </w:t>
            </w:r>
            <w:r w:rsidRPr="00707E49">
              <w:t xml:space="preserve">42% </w:t>
            </w:r>
          </w:p>
        </w:tc>
        <w:tc>
          <w:tcPr>
            <w:tcW w:w="2156" w:type="dxa"/>
          </w:tcPr>
          <w:p w14:paraId="071E2352" w14:textId="77777777" w:rsidR="00A41B57" w:rsidRDefault="00A41B57" w:rsidP="005C1AC7">
            <w:pPr>
              <w:rPr>
                <w:b/>
                <w:bCs/>
              </w:rPr>
            </w:pPr>
            <w:r>
              <w:rPr>
                <w:b/>
                <w:bCs/>
              </w:rPr>
              <w:lastRenderedPageBreak/>
              <w:t>Statistically significant differences by age and service line</w:t>
            </w:r>
          </w:p>
          <w:p w14:paraId="2A3DB5B1" w14:textId="77777777" w:rsidR="00A41B57" w:rsidRDefault="00A41B57" w:rsidP="005C1AC7">
            <w:r>
              <w:lastRenderedPageBreak/>
              <w:t xml:space="preserve">Response rates increased more by age in the mail only mode than in the telephone and active IVR modes. </w:t>
            </w:r>
          </w:p>
          <w:p w14:paraId="1C7003EC" w14:textId="77777777" w:rsidR="00A41B57" w:rsidRPr="006F49F2" w:rsidRDefault="00A41B57" w:rsidP="005C1AC7">
            <w:r>
              <w:t>Response rates tended to be higher for the maternity than medical service line in the mail only mode, but not in the telephone and IVR modes.</w:t>
            </w:r>
          </w:p>
        </w:tc>
      </w:tr>
      <w:tr w:rsidR="00A41B57" w:rsidRPr="00707E49" w14:paraId="6715578A" w14:textId="77777777" w:rsidTr="00192643">
        <w:tc>
          <w:tcPr>
            <w:tcW w:w="1949" w:type="dxa"/>
          </w:tcPr>
          <w:p w14:paraId="60ECD4C7" w14:textId="77777777" w:rsidR="00A41B57" w:rsidRPr="00707E49" w:rsidRDefault="00A41B57" w:rsidP="005C1AC7">
            <w:r w:rsidRPr="00707E49">
              <w:lastRenderedPageBreak/>
              <w:t>Elliott 2013</w:t>
            </w:r>
            <w:r>
              <w:t xml:space="preserve"> </w:t>
            </w:r>
            <w:r>
              <w:fldChar w:fldCharType="begin">
                <w:fldData xml:space="preserve">PEVuZE5vdGU+PENpdGU+PEF1dGhvcj5FbGxpb3R0PC9BdXRob3I+PFllYXI+MjAxMzwvWWVhcj48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</w:fldData>
              </w:fldChar>
            </w:r>
            <w:r>
              <w:instrText xml:space="preserve"> ADDIN EN.CITE </w:instrText>
            </w:r>
            <w:r>
              <w:fldChar w:fldCharType="begin">
                <w:fldData xml:space="preserve">PEVuZE5vdGU+PENpdGU+PEF1dGhvcj5FbGxpb3R0PC9BdXRob3I+PFllYXI+MjAxMzwvWWVhcj48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</w:fldData>
              </w:fldChar>
            </w:r>
            <w:r>
              <w:instrText xml:space="preserve"> ADDIN EN.CITE.DATA </w:instrText>
            </w:r>
            <w:r>
              <w:fldChar w:fldCharType="end"/>
            </w:r>
            <w:r>
              <w:fldChar w:fldCharType="separate"/>
            </w:r>
            <w:r w:rsidRPr="00572992">
              <w:rPr>
                <w:noProof/>
                <w:vertAlign w:val="superscript"/>
              </w:rPr>
              <w:t>27</w:t>
            </w:r>
            <w:r>
              <w:fldChar w:fldCharType="end"/>
            </w:r>
          </w:p>
        </w:tc>
        <w:tc>
          <w:tcPr>
            <w:tcW w:w="1736" w:type="dxa"/>
          </w:tcPr>
          <w:p w14:paraId="78ABD239" w14:textId="77777777" w:rsidR="00A41B57" w:rsidRPr="00707E49" w:rsidRDefault="00A41B57" w:rsidP="005C1AC7">
            <w:r w:rsidRPr="00707E49">
              <w:t>Sample of 29 short-term acute care hospitals from across the United States</w:t>
            </w:r>
          </w:p>
        </w:tc>
        <w:tc>
          <w:tcPr>
            <w:tcW w:w="1723" w:type="dxa"/>
          </w:tcPr>
          <w:p w14:paraId="72ACBF2D" w14:textId="77777777" w:rsidR="00A41B57" w:rsidRPr="00707E49" w:rsidRDefault="00A41B57" w:rsidP="005C1AC7">
            <w:r>
              <w:t xml:space="preserve">Total: </w:t>
            </w:r>
            <w:r w:rsidRPr="00707E49">
              <w:t>26,223</w:t>
            </w:r>
          </w:p>
          <w:p w14:paraId="682F25E5" w14:textId="77777777" w:rsidR="00A41B57" w:rsidRPr="00707E49" w:rsidRDefault="00A41B57" w:rsidP="005C1AC7">
            <w:r>
              <w:t xml:space="preserve">Mail: </w:t>
            </w:r>
            <w:r w:rsidRPr="00707E49">
              <w:t>6,542</w:t>
            </w:r>
          </w:p>
          <w:p w14:paraId="73CDA877" w14:textId="77777777" w:rsidR="00A41B57" w:rsidRPr="00707E49" w:rsidRDefault="00A41B57" w:rsidP="005C1AC7">
            <w:r>
              <w:t xml:space="preserve">Speech-enabled IVR (SE-IVR): </w:t>
            </w:r>
            <w:r w:rsidRPr="00707E49">
              <w:t>8,689</w:t>
            </w:r>
          </w:p>
          <w:p w14:paraId="33C4DB1C" w14:textId="77777777" w:rsidR="00A41B57" w:rsidRPr="00707E49" w:rsidRDefault="00A41B57" w:rsidP="005C1AC7">
            <w:r>
              <w:t xml:space="preserve">Web with mail follow-up: </w:t>
            </w:r>
            <w:r w:rsidRPr="00707E49">
              <w:t>11,004</w:t>
            </w:r>
          </w:p>
        </w:tc>
        <w:tc>
          <w:tcPr>
            <w:tcW w:w="1770" w:type="dxa"/>
          </w:tcPr>
          <w:p w14:paraId="2216A102" w14:textId="77777777" w:rsidR="00A41B57" w:rsidRDefault="00A41B57" w:rsidP="005C1AC7">
            <w:r w:rsidRPr="00707E49">
              <w:t xml:space="preserve">CAHPS Hospital survey </w:t>
            </w:r>
          </w:p>
          <w:p w14:paraId="592B896A" w14:textId="77777777" w:rsidR="00A41B57" w:rsidRPr="009575D0" w:rsidRDefault="00A41B57" w:rsidP="005C1AC7"/>
          <w:p w14:paraId="7643907B" w14:textId="77777777" w:rsidR="00A41B57" w:rsidRPr="009575D0" w:rsidRDefault="00A41B57" w:rsidP="005C1AC7"/>
          <w:p w14:paraId="190AAAE2" w14:textId="77777777" w:rsidR="00A41B57" w:rsidRPr="009575D0" w:rsidRDefault="00A41B57" w:rsidP="005C1AC7"/>
          <w:p w14:paraId="494A5EAB" w14:textId="77777777" w:rsidR="00A41B57" w:rsidRPr="009575D0" w:rsidRDefault="00A41B57" w:rsidP="005C1AC7"/>
          <w:p w14:paraId="451E934C" w14:textId="77777777" w:rsidR="00A41B57" w:rsidRDefault="00A41B57" w:rsidP="005C1AC7"/>
          <w:p w14:paraId="4105A7E5" w14:textId="77777777" w:rsidR="00A41B57" w:rsidRPr="009575D0" w:rsidRDefault="00A41B57" w:rsidP="005C1AC7">
            <w:pPr>
              <w:jc w:val="center"/>
            </w:pPr>
          </w:p>
        </w:tc>
        <w:tc>
          <w:tcPr>
            <w:tcW w:w="2864" w:type="dxa"/>
          </w:tcPr>
          <w:p w14:paraId="1106DB81" w14:textId="77777777" w:rsidR="00A41B57" w:rsidRPr="00707E49" w:rsidRDefault="00A41B57" w:rsidP="005C1AC7">
            <w:r w:rsidRPr="00707E49">
              <w:t>Modes tested:</w:t>
            </w:r>
          </w:p>
          <w:p w14:paraId="4F1F9923" w14:textId="77777777" w:rsidR="00A41B57" w:rsidRPr="00707E49" w:rsidRDefault="00A41B57" w:rsidP="00A41B57">
            <w:pPr>
              <w:pStyle w:val="ListParagraph"/>
              <w:numPr>
                <w:ilvl w:val="0"/>
                <w:numId w:val="2"/>
              </w:numPr>
            </w:pPr>
            <w:r w:rsidRPr="00707E49">
              <w:t xml:space="preserve">Mail </w:t>
            </w:r>
            <w:r>
              <w:t xml:space="preserve">only, including mail survey and </w:t>
            </w:r>
            <w:r w:rsidRPr="00707E49">
              <w:t>follow-up</w:t>
            </w:r>
            <w:r>
              <w:t xml:space="preserve"> survey mailing</w:t>
            </w:r>
            <w:r w:rsidRPr="00707E49">
              <w:t xml:space="preserve"> 21 days after</w:t>
            </w:r>
            <w:r>
              <w:t xml:space="preserve"> </w:t>
            </w:r>
          </w:p>
          <w:p w14:paraId="0A42B32D" w14:textId="77777777" w:rsidR="00A41B57" w:rsidRPr="00707E49" w:rsidRDefault="00A41B57" w:rsidP="00A41B57">
            <w:pPr>
              <w:pStyle w:val="ListParagraph"/>
              <w:numPr>
                <w:ilvl w:val="0"/>
                <w:numId w:val="2"/>
              </w:numPr>
            </w:pPr>
            <w:r>
              <w:t>SE</w:t>
            </w:r>
            <w:r w:rsidRPr="00707E49">
              <w:t>-IVR/Phone Mode</w:t>
            </w:r>
            <w:r>
              <w:t xml:space="preserve">, </w:t>
            </w:r>
            <w:r w:rsidRPr="00707E49">
              <w:t>with a live operator to introduce the patient, obtain the patient’s permission for IVR survey</w:t>
            </w:r>
            <w:r>
              <w:t>,</w:t>
            </w:r>
            <w:r w:rsidRPr="00707E49">
              <w:t xml:space="preserve"> and as an option </w:t>
            </w:r>
            <w:r>
              <w:t>to</w:t>
            </w:r>
            <w:r w:rsidRPr="00707E49">
              <w:t xml:space="preserve"> complet</w:t>
            </w:r>
            <w:r>
              <w:t>e</w:t>
            </w:r>
            <w:r w:rsidRPr="00707E49">
              <w:t xml:space="preserve"> the survey at any time</w:t>
            </w:r>
          </w:p>
          <w:p w14:paraId="3BE0888F" w14:textId="77777777" w:rsidR="00A41B57" w:rsidRPr="00707E49" w:rsidRDefault="00A41B57" w:rsidP="00A41B57">
            <w:pPr>
              <w:pStyle w:val="ListParagraph"/>
              <w:numPr>
                <w:ilvl w:val="0"/>
                <w:numId w:val="2"/>
              </w:numPr>
            </w:pPr>
            <w:r w:rsidRPr="00707E49">
              <w:lastRenderedPageBreak/>
              <w:t xml:space="preserve">Web/mail </w:t>
            </w:r>
            <w:r>
              <w:t>, including mail invitation to participate by web, with an option of requesting a mail survey, and follow-up letter 21 days after</w:t>
            </w:r>
          </w:p>
        </w:tc>
        <w:tc>
          <w:tcPr>
            <w:tcW w:w="1793" w:type="dxa"/>
            <w:gridSpan w:val="2"/>
          </w:tcPr>
          <w:p w14:paraId="2FE3AD2B" w14:textId="77777777" w:rsidR="00A41B57" w:rsidRPr="00707E49" w:rsidRDefault="00A41B57" w:rsidP="005C1AC7">
            <w:pPr>
              <w:ind w:right="-93"/>
            </w:pPr>
            <w:r w:rsidRPr="00707E49">
              <w:rPr>
                <w:b/>
                <w:bCs/>
              </w:rPr>
              <w:lastRenderedPageBreak/>
              <w:t>Statistically significant differences by mode</w:t>
            </w:r>
            <w:r w:rsidRPr="00707E49">
              <w:t xml:space="preserve"> </w:t>
            </w:r>
          </w:p>
          <w:p w14:paraId="4C770E95" w14:textId="77777777" w:rsidR="00A41B57" w:rsidRPr="00707E49" w:rsidRDefault="00A41B57" w:rsidP="005C1AC7">
            <w:r>
              <w:t xml:space="preserve">Mail: </w:t>
            </w:r>
            <w:r w:rsidRPr="00707E49">
              <w:t>32%</w:t>
            </w:r>
          </w:p>
          <w:p w14:paraId="0E773A4E" w14:textId="77777777" w:rsidR="00A41B57" w:rsidRPr="00707E49" w:rsidRDefault="00A41B57" w:rsidP="005C1AC7">
            <w:r>
              <w:t xml:space="preserve">SE-IVR: </w:t>
            </w:r>
            <w:r w:rsidRPr="00707E49">
              <w:t xml:space="preserve">33% </w:t>
            </w:r>
          </w:p>
          <w:p w14:paraId="0F048374" w14:textId="77777777" w:rsidR="00A41B57" w:rsidRPr="00707E49" w:rsidRDefault="00A41B57" w:rsidP="005C1AC7">
            <w:r>
              <w:t xml:space="preserve">Web-mail: </w:t>
            </w:r>
            <w:r w:rsidRPr="00707E49">
              <w:t>12%</w:t>
            </w:r>
          </w:p>
        </w:tc>
        <w:tc>
          <w:tcPr>
            <w:tcW w:w="2156" w:type="dxa"/>
          </w:tcPr>
          <w:p w14:paraId="3B33A6B3" w14:textId="77777777" w:rsidR="00A41B57" w:rsidRPr="00707E49" w:rsidRDefault="00A41B57" w:rsidP="005C1AC7">
            <w:pPr>
              <w:ind w:right="-93"/>
            </w:pPr>
            <w:r w:rsidRPr="00707E49">
              <w:rPr>
                <w:b/>
                <w:bCs/>
              </w:rPr>
              <w:t>Statistically significant differences by mode</w:t>
            </w:r>
            <w:r w:rsidRPr="00707E49">
              <w:t xml:space="preserve"> </w:t>
            </w:r>
          </w:p>
          <w:p w14:paraId="478EE549" w14:textId="77777777" w:rsidR="00A41B57" w:rsidRPr="00707E49" w:rsidRDefault="00A41B57" w:rsidP="005C1AC7">
            <w:pPr>
              <w:ind w:right="-93"/>
            </w:pPr>
            <w:r w:rsidRPr="00707E49">
              <w:t>Web</w:t>
            </w:r>
            <w:r>
              <w:t>-m</w:t>
            </w:r>
            <w:r w:rsidRPr="00707E49">
              <w:t xml:space="preserve">ail respondents were significantly more educated and less often Black than </w:t>
            </w:r>
            <w:r>
              <w:t>m</w:t>
            </w:r>
            <w:r w:rsidRPr="00707E49">
              <w:t>ail</w:t>
            </w:r>
            <w:r>
              <w:t xml:space="preserve"> only</w:t>
            </w:r>
            <w:r w:rsidRPr="00707E49">
              <w:t xml:space="preserve"> respondents. </w:t>
            </w:r>
          </w:p>
          <w:p w14:paraId="4FFF0D91" w14:textId="77777777" w:rsidR="00A41B57" w:rsidRPr="00707E49" w:rsidRDefault="00A41B57" w:rsidP="005C1AC7">
            <w:r w:rsidRPr="00707E49">
              <w:t>SE-IVR</w:t>
            </w:r>
            <w:r>
              <w:t xml:space="preserve"> </w:t>
            </w:r>
            <w:r w:rsidRPr="00707E49">
              <w:t xml:space="preserve">respondents were </w:t>
            </w:r>
            <w:r w:rsidRPr="00707E49">
              <w:lastRenderedPageBreak/>
              <w:t>less often older than 75 years</w:t>
            </w:r>
            <w:r>
              <w:t xml:space="preserve"> and</w:t>
            </w:r>
            <w:r w:rsidRPr="00707E49">
              <w:t xml:space="preserve"> more often English-preferring.</w:t>
            </w:r>
          </w:p>
          <w:p w14:paraId="06B84AAC" w14:textId="77777777" w:rsidR="00A41B57" w:rsidRPr="00707E49" w:rsidRDefault="00A41B57" w:rsidP="005C1AC7">
            <w:r w:rsidRPr="00707E49">
              <w:t>Both SE-IVR and Web</w:t>
            </w:r>
            <w:r>
              <w:t>-m</w:t>
            </w:r>
            <w:r w:rsidRPr="00707E49">
              <w:t>ail modes underrepresented patients older than 74 years.</w:t>
            </w:r>
          </w:p>
        </w:tc>
      </w:tr>
      <w:tr w:rsidR="00A41B57" w:rsidRPr="00707E49" w14:paraId="255C216F" w14:textId="77777777" w:rsidTr="00192643">
        <w:tc>
          <w:tcPr>
            <w:tcW w:w="1949" w:type="dxa"/>
          </w:tcPr>
          <w:p w14:paraId="38CC25AC" w14:textId="77777777" w:rsidR="00A41B57" w:rsidRPr="00707E49" w:rsidRDefault="00A41B57" w:rsidP="005C1AC7">
            <w:r w:rsidRPr="00707E49">
              <w:lastRenderedPageBreak/>
              <w:t>Elliott 2019</w:t>
            </w:r>
            <w:r>
              <w:t xml:space="preserve"> </w:t>
            </w:r>
            <w:r>
              <w:fldChar w:fldCharType="begin">
                <w:fldData xml:space="preserve">PEVuZE5vdGU+PENpdGU+PEF1dGhvcj5FbGxpb3R0PC9BdXRob3I+PFllYXI+MjAxOTwvWWVhcj48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</w:fldData>
              </w:fldChar>
            </w:r>
            <w:r>
              <w:instrText xml:space="preserve"> ADDIN EN.CITE </w:instrText>
            </w:r>
            <w:r>
              <w:fldChar w:fldCharType="begin">
                <w:fldData xml:space="preserve">PEVuZE5vdGU+PENpdGU+PEF1dGhvcj5FbGxpb3R0PC9BdXRob3I+PFllYXI+MjAxOTwvWWVhcj48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</w:fldData>
              </w:fldChar>
            </w:r>
            <w:r>
              <w:instrText xml:space="preserve"> ADDIN EN.CITE.DATA </w:instrText>
            </w:r>
            <w:r>
              <w:fldChar w:fldCharType="end"/>
            </w:r>
            <w:r>
              <w:fldChar w:fldCharType="separate"/>
            </w:r>
            <w:r w:rsidRPr="00572992">
              <w:rPr>
                <w:noProof/>
                <w:vertAlign w:val="superscript"/>
              </w:rPr>
              <w:t>57</w:t>
            </w:r>
            <w:r>
              <w:fldChar w:fldCharType="end"/>
            </w:r>
          </w:p>
        </w:tc>
        <w:tc>
          <w:tcPr>
            <w:tcW w:w="1736" w:type="dxa"/>
          </w:tcPr>
          <w:p w14:paraId="0ACDF77A" w14:textId="77777777" w:rsidR="00A41B57" w:rsidRPr="00707E49" w:rsidRDefault="00A41B57" w:rsidP="005C1AC7">
            <w:r w:rsidRPr="00707E49">
              <w:t xml:space="preserve">Medicare beneficiaries </w:t>
            </w:r>
            <w:r>
              <w:t>with high predicted probabilities of Spanish language preference</w:t>
            </w:r>
          </w:p>
        </w:tc>
        <w:tc>
          <w:tcPr>
            <w:tcW w:w="1723" w:type="dxa"/>
          </w:tcPr>
          <w:p w14:paraId="1A9BBB72" w14:textId="77777777" w:rsidR="00A41B57" w:rsidRPr="00707E49" w:rsidRDefault="00A41B57" w:rsidP="005C1AC7">
            <w:r>
              <w:t xml:space="preserve">Total: </w:t>
            </w:r>
            <w:r w:rsidRPr="00707E49">
              <w:t>10,000</w:t>
            </w:r>
          </w:p>
          <w:p w14:paraId="6372B9C3" w14:textId="77777777" w:rsidR="00A41B57" w:rsidRPr="00707E49" w:rsidRDefault="00A41B57" w:rsidP="005C1AC7">
            <w:r>
              <w:t xml:space="preserve">Standard mailing: </w:t>
            </w:r>
            <w:r w:rsidRPr="00707E49">
              <w:t xml:space="preserve">5,000 </w:t>
            </w:r>
          </w:p>
          <w:p w14:paraId="434D5444" w14:textId="77777777" w:rsidR="00A41B57" w:rsidRPr="00707E49" w:rsidRDefault="00A41B57" w:rsidP="005C1AC7">
            <w:r>
              <w:t xml:space="preserve">Bilingual mailing: </w:t>
            </w:r>
            <w:r w:rsidRPr="00707E49">
              <w:t xml:space="preserve">5,000 </w:t>
            </w:r>
          </w:p>
          <w:p w14:paraId="08A69A29" w14:textId="77777777" w:rsidR="00A41B57" w:rsidRPr="00707E49" w:rsidRDefault="00A41B57" w:rsidP="005C1AC7"/>
          <w:p w14:paraId="7A74C81F" w14:textId="77777777" w:rsidR="00A41B57" w:rsidRPr="00707E49" w:rsidRDefault="00A41B57" w:rsidP="005C1AC7"/>
        </w:tc>
        <w:tc>
          <w:tcPr>
            <w:tcW w:w="1770" w:type="dxa"/>
          </w:tcPr>
          <w:p w14:paraId="6D2E3410" w14:textId="77777777" w:rsidR="00A41B57" w:rsidRPr="00707E49" w:rsidRDefault="00A41B57" w:rsidP="005C1AC7">
            <w:r w:rsidRPr="00707E49">
              <w:t>2009-2010 Medicare CAHPS surveys</w:t>
            </w:r>
          </w:p>
        </w:tc>
        <w:tc>
          <w:tcPr>
            <w:tcW w:w="2864" w:type="dxa"/>
          </w:tcPr>
          <w:p w14:paraId="20902BBF" w14:textId="77777777" w:rsidR="00A41B57" w:rsidRPr="00707E49" w:rsidRDefault="00A41B57" w:rsidP="005C1AC7">
            <w:r w:rsidRPr="00707E49">
              <w:t xml:space="preserve">Survey language options tested: </w:t>
            </w:r>
          </w:p>
          <w:p w14:paraId="55EB0172" w14:textId="77777777" w:rsidR="00A41B57" w:rsidRPr="00707E49" w:rsidRDefault="00A41B57" w:rsidP="00A41B57">
            <w:pPr>
              <w:pStyle w:val="ListParagraph"/>
              <w:numPr>
                <w:ilvl w:val="0"/>
                <w:numId w:val="2"/>
              </w:numPr>
            </w:pPr>
            <w:r w:rsidRPr="00707E49">
              <w:t xml:space="preserve">Standard </w:t>
            </w:r>
            <w:r>
              <w:t xml:space="preserve">mailing, including </w:t>
            </w:r>
            <w:r w:rsidRPr="00707E49">
              <w:t xml:space="preserve">bilingual (English/Spanish) presurvey notification letter with a </w:t>
            </w:r>
            <w:r>
              <w:t>tele</w:t>
            </w:r>
            <w:r w:rsidRPr="00707E49">
              <w:t>phone number to complete the interview by phone with a bilingual option</w:t>
            </w:r>
            <w:r>
              <w:t>, followed by t</w:t>
            </w:r>
            <w:r w:rsidRPr="00707E49">
              <w:t xml:space="preserve">wo English-language </w:t>
            </w:r>
            <w:r>
              <w:t xml:space="preserve">survey </w:t>
            </w:r>
            <w:r w:rsidRPr="00707E49">
              <w:t>mailings of the survey</w:t>
            </w:r>
            <w:r>
              <w:t xml:space="preserve">, </w:t>
            </w:r>
            <w:r w:rsidRPr="00707E49">
              <w:t>follow-up by phone with a bilingual option</w:t>
            </w:r>
          </w:p>
          <w:p w14:paraId="33A3620F" w14:textId="77777777" w:rsidR="00A41B57" w:rsidRPr="00707E49" w:rsidRDefault="00A41B57" w:rsidP="00A41B57">
            <w:pPr>
              <w:pStyle w:val="ListParagraph"/>
              <w:numPr>
                <w:ilvl w:val="0"/>
                <w:numId w:val="2"/>
              </w:numPr>
            </w:pPr>
            <w:r>
              <w:t>Bili</w:t>
            </w:r>
            <w:r w:rsidRPr="00707E49">
              <w:t>ngual mailing</w:t>
            </w:r>
            <w:r>
              <w:t xml:space="preserve">, including both an English and Spanish survey; all other </w:t>
            </w:r>
            <w:r>
              <w:lastRenderedPageBreak/>
              <w:t>protocols same as English-only mailing</w:t>
            </w:r>
          </w:p>
        </w:tc>
        <w:tc>
          <w:tcPr>
            <w:tcW w:w="1793" w:type="dxa"/>
            <w:gridSpan w:val="2"/>
          </w:tcPr>
          <w:p w14:paraId="1DF5A5A7" w14:textId="77777777" w:rsidR="00A41B57" w:rsidRPr="00707E49" w:rsidRDefault="00A41B57" w:rsidP="005C1AC7">
            <w:pPr>
              <w:ind w:right="-85"/>
              <w:rPr>
                <w:b/>
                <w:bCs/>
              </w:rPr>
            </w:pPr>
            <w:r>
              <w:rPr>
                <w:b/>
                <w:bCs/>
              </w:rPr>
              <w:lastRenderedPageBreak/>
              <w:t>Statistically significant difference by language option</w:t>
            </w:r>
          </w:p>
          <w:p w14:paraId="73E0C717" w14:textId="77777777" w:rsidR="00A41B57" w:rsidRPr="00707E49" w:rsidRDefault="00A41B57" w:rsidP="005C1AC7">
            <w:r>
              <w:t xml:space="preserve">Standard: </w:t>
            </w:r>
            <w:r w:rsidRPr="00707E49">
              <w:t xml:space="preserve">36% </w:t>
            </w:r>
          </w:p>
          <w:p w14:paraId="1142ABE1" w14:textId="77777777" w:rsidR="00A41B57" w:rsidRPr="00707E49" w:rsidRDefault="00A41B57" w:rsidP="005C1AC7">
            <w:r>
              <w:t xml:space="preserve">Bilingual: </w:t>
            </w:r>
            <w:r w:rsidRPr="00707E49">
              <w:t>40%</w:t>
            </w:r>
          </w:p>
          <w:p w14:paraId="45C88738" w14:textId="77777777" w:rsidR="00A41B57" w:rsidRPr="00707E49" w:rsidRDefault="00A41B57" w:rsidP="005C1AC7"/>
        </w:tc>
        <w:tc>
          <w:tcPr>
            <w:tcW w:w="2156" w:type="dxa"/>
          </w:tcPr>
          <w:p w14:paraId="38F836D3" w14:textId="77777777" w:rsidR="00A41B57" w:rsidRPr="00707E49" w:rsidRDefault="00A41B57" w:rsidP="005C1AC7">
            <w:pPr>
              <w:ind w:right="-93"/>
            </w:pPr>
            <w:r>
              <w:t>Not reported</w:t>
            </w:r>
          </w:p>
        </w:tc>
      </w:tr>
      <w:tr w:rsidR="00A41B57" w:rsidRPr="00707E49" w14:paraId="13F7BA4B" w14:textId="77777777" w:rsidTr="00192643">
        <w:tc>
          <w:tcPr>
            <w:tcW w:w="1949" w:type="dxa"/>
          </w:tcPr>
          <w:p w14:paraId="5A7B5E90" w14:textId="77777777" w:rsidR="00A41B57" w:rsidRPr="00707E49" w:rsidRDefault="00A41B57" w:rsidP="005C1AC7">
            <w:r w:rsidRPr="00707E49">
              <w:t>Evans 2004</w:t>
            </w:r>
            <w:r>
              <w:t xml:space="preserve"> </w:t>
            </w:r>
            <w:r>
              <w:fldChar w:fldCharType="begin">
                <w:fldData xml:space="preserve">PEVuZE5vdGU+PENpdGU+PEF1dGhvcj5FdmFuczwvQXV0aG9yPjxZZWFyPjIwMDQ8L1llYXI+PFJl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</w:fldData>
              </w:fldChar>
            </w:r>
            <w:r>
              <w:instrText xml:space="preserve"> ADDIN EN.CITE </w:instrText>
            </w:r>
            <w:r>
              <w:fldChar w:fldCharType="begin">
                <w:fldData xml:space="preserve">PEVuZE5vdGU+PENpdGU+PEF1dGhvcj5FdmFuczwvQXV0aG9yPjxZZWFyPjIwMDQ8L1llYXI+PFJl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</w:fldData>
              </w:fldChar>
            </w:r>
            <w:r>
              <w:instrText xml:space="preserve"> ADDIN EN.CITE.DATA </w:instrText>
            </w:r>
            <w:r>
              <w:fldChar w:fldCharType="end"/>
            </w:r>
            <w:r>
              <w:fldChar w:fldCharType="separate"/>
            </w:r>
            <w:r w:rsidRPr="00572992">
              <w:rPr>
                <w:noProof/>
                <w:vertAlign w:val="superscript"/>
              </w:rPr>
              <w:t>51</w:t>
            </w:r>
            <w:r>
              <w:fldChar w:fldCharType="end"/>
            </w:r>
          </w:p>
        </w:tc>
        <w:tc>
          <w:tcPr>
            <w:tcW w:w="1736" w:type="dxa"/>
          </w:tcPr>
          <w:p w14:paraId="49E79FD7" w14:textId="77777777" w:rsidR="00A41B57" w:rsidRPr="00707E49" w:rsidRDefault="00A41B57" w:rsidP="005C1AC7">
            <w:r w:rsidRPr="00707E49">
              <w:t xml:space="preserve">All patients receiving prostate cancer treatment at one medical </w:t>
            </w:r>
            <w:r>
              <w:t>center</w:t>
            </w:r>
          </w:p>
        </w:tc>
        <w:tc>
          <w:tcPr>
            <w:tcW w:w="1723" w:type="dxa"/>
          </w:tcPr>
          <w:p w14:paraId="55EBD9AA" w14:textId="77777777" w:rsidR="00A41B57" w:rsidRPr="00707E49" w:rsidRDefault="00A41B57" w:rsidP="005C1AC7">
            <w:r>
              <w:t xml:space="preserve">Total: </w:t>
            </w:r>
            <w:r w:rsidRPr="00707E49">
              <w:t>1,402 total</w:t>
            </w:r>
          </w:p>
          <w:p w14:paraId="540A3170" w14:textId="77777777" w:rsidR="00A41B57" w:rsidRDefault="00A41B57" w:rsidP="005C1AC7">
            <w:r>
              <w:t xml:space="preserve">Unconditional incentive: </w:t>
            </w:r>
            <w:r w:rsidRPr="00707E49">
              <w:t xml:space="preserve">701 </w:t>
            </w:r>
          </w:p>
          <w:p w14:paraId="261777FF" w14:textId="77777777" w:rsidR="00A41B57" w:rsidRPr="00707E49" w:rsidRDefault="00A41B57" w:rsidP="005C1AC7">
            <w:r>
              <w:t>Conditional incentive: 701</w:t>
            </w:r>
          </w:p>
        </w:tc>
        <w:tc>
          <w:tcPr>
            <w:tcW w:w="1770" w:type="dxa"/>
          </w:tcPr>
          <w:p w14:paraId="6D633119" w14:textId="77777777" w:rsidR="00A41B57" w:rsidRPr="00707E49" w:rsidRDefault="00A41B57" w:rsidP="005C1AC7">
            <w:r w:rsidRPr="00707E49">
              <w:t>Survey study aimed at assessing dietary supplement-use among prostate cancer survivors.</w:t>
            </w:r>
          </w:p>
        </w:tc>
        <w:tc>
          <w:tcPr>
            <w:tcW w:w="2864" w:type="dxa"/>
          </w:tcPr>
          <w:p w14:paraId="115F8685" w14:textId="77777777" w:rsidR="00A41B57" w:rsidRPr="00707E49" w:rsidRDefault="00A41B57" w:rsidP="005C1AC7">
            <w:r w:rsidRPr="00707E49">
              <w:t xml:space="preserve">Incentives tested: </w:t>
            </w:r>
          </w:p>
          <w:p w14:paraId="18B8484D" w14:textId="77777777" w:rsidR="00A41B57" w:rsidRPr="00707E49" w:rsidRDefault="00A41B57" w:rsidP="00A41B57">
            <w:pPr>
              <w:pStyle w:val="ListParagraph"/>
              <w:numPr>
                <w:ilvl w:val="0"/>
                <w:numId w:val="2"/>
              </w:numPr>
            </w:pPr>
            <w:r>
              <w:t>Unconditional</w:t>
            </w:r>
            <w:r w:rsidRPr="00707E49">
              <w:t xml:space="preserve"> incentive: Mail with incentive included (30-min prepaid phone card) </w:t>
            </w:r>
          </w:p>
          <w:p w14:paraId="70BA7D59" w14:textId="77777777" w:rsidR="00A41B57" w:rsidRPr="00707E49" w:rsidRDefault="00A41B57" w:rsidP="00A41B57">
            <w:pPr>
              <w:pStyle w:val="ListParagraph"/>
              <w:numPr>
                <w:ilvl w:val="0"/>
                <w:numId w:val="2"/>
              </w:numPr>
            </w:pPr>
            <w:r>
              <w:t>Conditional</w:t>
            </w:r>
            <w:r w:rsidRPr="00707E49">
              <w:t xml:space="preserve"> incentive: Mail with cover letter that in</w:t>
            </w:r>
            <w:r>
              <w:t>dicated</w:t>
            </w:r>
            <w:r w:rsidRPr="00707E49">
              <w:t xml:space="preserve"> that respondent would receive an incentive upon receipt of their completed survey</w:t>
            </w:r>
          </w:p>
        </w:tc>
        <w:tc>
          <w:tcPr>
            <w:tcW w:w="1793" w:type="dxa"/>
            <w:gridSpan w:val="2"/>
          </w:tcPr>
          <w:p w14:paraId="3D67B532" w14:textId="77777777" w:rsidR="00A41B57" w:rsidRPr="00707E49" w:rsidRDefault="00A41B57" w:rsidP="005C1AC7">
            <w:r w:rsidRPr="00707E49">
              <w:rPr>
                <w:b/>
                <w:bCs/>
              </w:rPr>
              <w:t>No statistically significant difference</w:t>
            </w:r>
            <w:r>
              <w:rPr>
                <w:b/>
                <w:bCs/>
              </w:rPr>
              <w:t xml:space="preserve"> by incentive type</w:t>
            </w:r>
          </w:p>
          <w:p w14:paraId="4E9F0E5D" w14:textId="77777777" w:rsidR="00A41B57" w:rsidRPr="00707E49" w:rsidRDefault="00A41B57" w:rsidP="005C1AC7">
            <w:r>
              <w:t xml:space="preserve">Unconditional incentive: </w:t>
            </w:r>
            <w:r w:rsidRPr="00707E49">
              <w:t>60%</w:t>
            </w:r>
            <w:r>
              <w:t xml:space="preserve"> </w:t>
            </w:r>
          </w:p>
          <w:p w14:paraId="46F6DF66" w14:textId="77777777" w:rsidR="00A41B57" w:rsidRPr="00707E49" w:rsidRDefault="00A41B57" w:rsidP="005C1AC7">
            <w:r>
              <w:t xml:space="preserve">Conditional incentive: </w:t>
            </w:r>
            <w:r w:rsidRPr="00707E49">
              <w:t xml:space="preserve">60% </w:t>
            </w:r>
          </w:p>
          <w:p w14:paraId="07E52F30" w14:textId="77777777" w:rsidR="00A41B57" w:rsidRPr="00707E49" w:rsidRDefault="00A41B57" w:rsidP="005C1AC7"/>
        </w:tc>
        <w:tc>
          <w:tcPr>
            <w:tcW w:w="2156" w:type="dxa"/>
          </w:tcPr>
          <w:p w14:paraId="7E5003D3" w14:textId="77777777" w:rsidR="00A41B57" w:rsidRPr="00707E49" w:rsidRDefault="00A41B57" w:rsidP="005C1AC7">
            <w:pPr>
              <w:rPr>
                <w:b/>
                <w:bCs/>
              </w:rPr>
            </w:pPr>
            <w:r w:rsidRPr="00707E49">
              <w:rPr>
                <w:b/>
                <w:bCs/>
              </w:rPr>
              <w:t xml:space="preserve">No statistically significant differences by age, race or cancer stage </w:t>
            </w:r>
            <w:r>
              <w:rPr>
                <w:b/>
                <w:bCs/>
              </w:rPr>
              <w:t>by incentive type</w:t>
            </w:r>
          </w:p>
          <w:p w14:paraId="5EAFA91E" w14:textId="77777777" w:rsidR="00A41B57" w:rsidRPr="00707E49" w:rsidRDefault="00A41B57" w:rsidP="005C1AC7"/>
        </w:tc>
      </w:tr>
      <w:tr w:rsidR="00A41B57" w:rsidRPr="00707E49" w14:paraId="430BA8AA" w14:textId="77777777" w:rsidTr="00192643">
        <w:tc>
          <w:tcPr>
            <w:tcW w:w="1949" w:type="dxa"/>
          </w:tcPr>
          <w:p w14:paraId="21B29348" w14:textId="77777777" w:rsidR="00A41B57" w:rsidRPr="00707E49" w:rsidRDefault="00A41B57" w:rsidP="005C1AC7">
            <w:r w:rsidRPr="00707E49">
              <w:t>Fowler 1999</w:t>
            </w:r>
            <w:r>
              <w:t xml:space="preserve"> </w:t>
            </w:r>
            <w:r>
              <w:fldChar w:fldCharType="begin">
                <w:fldData xml:space="preserve">PEVuZE5vdGU+PENpdGU+PEF1dGhvcj5Gb3dsZXI8L0F1dGhvcj48WWVhcj4xOTk5PC9ZZWFyPjxS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</w:fldData>
              </w:fldChar>
            </w:r>
            <w:r>
              <w:instrText xml:space="preserve"> ADDIN EN.CITE </w:instrText>
            </w:r>
            <w:r>
              <w:fldChar w:fldCharType="begin">
                <w:fldData xml:space="preserve">PEVuZE5vdGU+PENpdGU+PEF1dGhvcj5Gb3dsZXI8L0F1dGhvcj48WWVhcj4xOTk5PC9ZZWFyPjxS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</w:fldData>
              </w:fldChar>
            </w:r>
            <w:r>
              <w:instrText xml:space="preserve"> ADDIN EN.CITE.DATA </w:instrText>
            </w:r>
            <w:r>
              <w:fldChar w:fldCharType="end"/>
            </w:r>
            <w:r>
              <w:fldChar w:fldCharType="separate"/>
            </w:r>
            <w:r w:rsidRPr="00572992">
              <w:rPr>
                <w:noProof/>
                <w:vertAlign w:val="superscript"/>
              </w:rPr>
              <w:t>45</w:t>
            </w:r>
            <w:r>
              <w:fldChar w:fldCharType="end"/>
            </w:r>
          </w:p>
        </w:tc>
        <w:tc>
          <w:tcPr>
            <w:tcW w:w="1736" w:type="dxa"/>
          </w:tcPr>
          <w:p w14:paraId="5AC9084C" w14:textId="77777777" w:rsidR="00A41B57" w:rsidRPr="00707E49" w:rsidRDefault="00A41B57" w:rsidP="005C1AC7">
            <w:r w:rsidRPr="00707E49">
              <w:t xml:space="preserve">Two random samples: </w:t>
            </w:r>
          </w:p>
          <w:p w14:paraId="6D502EF6" w14:textId="77777777" w:rsidR="00A41B57" w:rsidRPr="00707E49" w:rsidRDefault="00A41B57" w:rsidP="00A41B57">
            <w:pPr>
              <w:pStyle w:val="ListParagraph"/>
              <w:numPr>
                <w:ilvl w:val="0"/>
                <w:numId w:val="8"/>
              </w:numPr>
            </w:pPr>
            <w:r w:rsidRPr="00707E49">
              <w:t>Adults with chronic conditions employed by Washington state</w:t>
            </w:r>
          </w:p>
          <w:p w14:paraId="38268E07" w14:textId="77777777" w:rsidR="00A41B57" w:rsidRPr="00707E49" w:rsidRDefault="00A41B57" w:rsidP="00A41B57">
            <w:pPr>
              <w:pStyle w:val="ListParagraph"/>
              <w:numPr>
                <w:ilvl w:val="0"/>
                <w:numId w:val="8"/>
              </w:numPr>
              <w:rPr>
                <w:i/>
                <w:iCs/>
              </w:rPr>
            </w:pPr>
            <w:r w:rsidRPr="00707E49">
              <w:t xml:space="preserve">Medicaid enrollees who were on Aid to Families </w:t>
            </w:r>
            <w:r w:rsidRPr="00707E49">
              <w:lastRenderedPageBreak/>
              <w:t>with Dependent Children (AFDC) in California</w:t>
            </w:r>
          </w:p>
        </w:tc>
        <w:tc>
          <w:tcPr>
            <w:tcW w:w="1723" w:type="dxa"/>
          </w:tcPr>
          <w:p w14:paraId="3A23635B" w14:textId="77777777" w:rsidR="00A41B57" w:rsidRDefault="00A41B57" w:rsidP="005C1AC7">
            <w:r w:rsidRPr="00707E49">
              <w:lastRenderedPageBreak/>
              <w:t xml:space="preserve">Sample </w:t>
            </w:r>
            <w:r>
              <w:t xml:space="preserve">1 total: </w:t>
            </w:r>
            <w:r w:rsidRPr="00707E49">
              <w:t>300</w:t>
            </w:r>
            <w:r>
              <w:t xml:space="preserve">, randomly assigned to telephone or mail </w:t>
            </w:r>
          </w:p>
          <w:p w14:paraId="7AA77877" w14:textId="77777777" w:rsidR="00A41B57" w:rsidRDefault="00A41B57" w:rsidP="005C1AC7"/>
          <w:p w14:paraId="05C56857" w14:textId="77777777" w:rsidR="00A41B57" w:rsidRPr="00707E49" w:rsidRDefault="00A41B57" w:rsidP="005C1AC7">
            <w:r w:rsidRPr="00707E49">
              <w:t>Sample 2</w:t>
            </w:r>
            <w:r>
              <w:t xml:space="preserve"> total</w:t>
            </w:r>
            <w:r w:rsidRPr="00707E49">
              <w:t>:</w:t>
            </w:r>
            <w:r>
              <w:t xml:space="preserve"> 600, randomly assigned to telephone or mail with telephone follow-up</w:t>
            </w:r>
          </w:p>
        </w:tc>
        <w:tc>
          <w:tcPr>
            <w:tcW w:w="1770" w:type="dxa"/>
          </w:tcPr>
          <w:p w14:paraId="014095DF" w14:textId="77777777" w:rsidR="00A41B57" w:rsidRPr="00707E49" w:rsidRDefault="00A41B57" w:rsidP="005C1AC7">
            <w:r w:rsidRPr="00707E49">
              <w:t xml:space="preserve">CAHPS survey with supplemental items for chronic conditions, Medicaid </w:t>
            </w:r>
          </w:p>
        </w:tc>
        <w:tc>
          <w:tcPr>
            <w:tcW w:w="2864" w:type="dxa"/>
          </w:tcPr>
          <w:p w14:paraId="25C22B55" w14:textId="77777777" w:rsidR="00A41B57" w:rsidRDefault="00A41B57" w:rsidP="005C1AC7">
            <w:r w:rsidRPr="00707E49">
              <w:t>Modes tested</w:t>
            </w:r>
            <w:r>
              <w:t>, sample 1:</w:t>
            </w:r>
          </w:p>
          <w:p w14:paraId="250532E0" w14:textId="77777777" w:rsidR="00A41B57" w:rsidRDefault="00A41B57" w:rsidP="00A41B57">
            <w:pPr>
              <w:pStyle w:val="ListParagraph"/>
              <w:numPr>
                <w:ilvl w:val="0"/>
                <w:numId w:val="2"/>
              </w:numPr>
            </w:pPr>
            <w:r>
              <w:t>Telep</w:t>
            </w:r>
            <w:r w:rsidRPr="00707E49">
              <w:t>hone</w:t>
            </w:r>
            <w:r>
              <w:t>, including p</w:t>
            </w:r>
            <w:r w:rsidRPr="00707E49">
              <w:t xml:space="preserve">renotification letter </w:t>
            </w:r>
            <w:r>
              <w:t xml:space="preserve">and a </w:t>
            </w:r>
            <w:r w:rsidRPr="00707E49">
              <w:t xml:space="preserve">minimum of 6 calls </w:t>
            </w:r>
          </w:p>
          <w:p w14:paraId="537D75EE" w14:textId="77777777" w:rsidR="00A41B57" w:rsidRPr="00707E49" w:rsidRDefault="00A41B57" w:rsidP="00A41B57">
            <w:pPr>
              <w:pStyle w:val="ListParagraph"/>
              <w:numPr>
                <w:ilvl w:val="0"/>
                <w:numId w:val="2"/>
              </w:numPr>
            </w:pPr>
            <w:r w:rsidRPr="00707E49">
              <w:t>Mail</w:t>
            </w:r>
            <w:r>
              <w:t>, including mail survey,</w:t>
            </w:r>
            <w:r w:rsidRPr="00707E49">
              <w:t xml:space="preserve"> follow-up postcard</w:t>
            </w:r>
            <w:r>
              <w:t xml:space="preserve">, </w:t>
            </w:r>
            <w:r w:rsidRPr="00707E49">
              <w:t xml:space="preserve">follow-up </w:t>
            </w:r>
            <w:r>
              <w:t xml:space="preserve">mail </w:t>
            </w:r>
            <w:r w:rsidRPr="00707E49">
              <w:t>survey</w:t>
            </w:r>
            <w:r>
              <w:t>, tele</w:t>
            </w:r>
            <w:r w:rsidRPr="00707E49">
              <w:t>phone reminder</w:t>
            </w:r>
          </w:p>
          <w:p w14:paraId="0F2216A6" w14:textId="77777777" w:rsidR="00A41B57" w:rsidRDefault="00A41B57" w:rsidP="005C1AC7">
            <w:r>
              <w:t xml:space="preserve">Modes tested, sample 2: </w:t>
            </w:r>
          </w:p>
          <w:p w14:paraId="29CB9EBF" w14:textId="77777777" w:rsidR="00A41B57" w:rsidRDefault="00A41B57" w:rsidP="00A41B57">
            <w:pPr>
              <w:pStyle w:val="ListParagraph"/>
              <w:numPr>
                <w:ilvl w:val="0"/>
                <w:numId w:val="2"/>
              </w:numPr>
            </w:pPr>
            <w:r>
              <w:t>Telephone</w:t>
            </w:r>
          </w:p>
          <w:p w14:paraId="0395C0F5" w14:textId="77777777" w:rsidR="00A41B57" w:rsidRPr="00707E49" w:rsidRDefault="00A41B57" w:rsidP="00A41B57">
            <w:pPr>
              <w:pStyle w:val="ListParagraph"/>
              <w:numPr>
                <w:ilvl w:val="0"/>
                <w:numId w:val="2"/>
              </w:numPr>
            </w:pPr>
            <w:r w:rsidRPr="00707E49">
              <w:t>Mail</w:t>
            </w:r>
            <w:r>
              <w:t xml:space="preserve"> with telephone follow-up, including </w:t>
            </w:r>
            <w:r>
              <w:lastRenderedPageBreak/>
              <w:t>mail survey,</w:t>
            </w:r>
            <w:r w:rsidRPr="00707E49">
              <w:t xml:space="preserve"> follow-up postcard</w:t>
            </w:r>
            <w:r>
              <w:t xml:space="preserve">, </w:t>
            </w:r>
            <w:r w:rsidRPr="00707E49">
              <w:t xml:space="preserve">follow-up </w:t>
            </w:r>
            <w:r>
              <w:t xml:space="preserve">mail </w:t>
            </w:r>
            <w:r w:rsidRPr="00707E49">
              <w:t>survey</w:t>
            </w:r>
            <w:r>
              <w:t>, follow-up with telephone survey</w:t>
            </w:r>
          </w:p>
          <w:p w14:paraId="231839FE" w14:textId="77777777" w:rsidR="00A41B57" w:rsidRPr="00707E49" w:rsidRDefault="00A41B57" w:rsidP="005C1AC7">
            <w:pPr>
              <w:pStyle w:val="ListParagraph"/>
              <w:ind w:left="360"/>
            </w:pPr>
          </w:p>
        </w:tc>
        <w:tc>
          <w:tcPr>
            <w:tcW w:w="1793" w:type="dxa"/>
            <w:gridSpan w:val="2"/>
          </w:tcPr>
          <w:p w14:paraId="73758795" w14:textId="77777777" w:rsidR="00A41B57" w:rsidRPr="00707E49" w:rsidRDefault="00A41B57" w:rsidP="005C1AC7">
            <w:pPr>
              <w:rPr>
                <w:b/>
                <w:bCs/>
              </w:rPr>
            </w:pPr>
            <w:r>
              <w:rPr>
                <w:b/>
                <w:bCs/>
              </w:rPr>
              <w:lastRenderedPageBreak/>
              <w:t>Statistically significant difference between telephone and mail with telephone follow-up</w:t>
            </w:r>
          </w:p>
          <w:p w14:paraId="7EDF55D0" w14:textId="77777777" w:rsidR="00A41B57" w:rsidRPr="00707E49" w:rsidRDefault="00A41B57" w:rsidP="005C1AC7">
            <w:r w:rsidRPr="00707E49">
              <w:t>Sample 1:</w:t>
            </w:r>
          </w:p>
          <w:p w14:paraId="58EC01F9" w14:textId="77777777" w:rsidR="00A41B57" w:rsidRDefault="00A41B57" w:rsidP="005C1AC7">
            <w:r>
              <w:t xml:space="preserve">Telephone: </w:t>
            </w:r>
            <w:r w:rsidRPr="00707E49">
              <w:t xml:space="preserve">78% </w:t>
            </w:r>
          </w:p>
          <w:p w14:paraId="71149F92" w14:textId="77777777" w:rsidR="00A41B57" w:rsidRDefault="00A41B57" w:rsidP="005C1AC7">
            <w:r>
              <w:t>Mail: 74%</w:t>
            </w:r>
          </w:p>
          <w:p w14:paraId="3F3A9661" w14:textId="77777777" w:rsidR="00A41B57" w:rsidRDefault="00A41B57" w:rsidP="005C1AC7"/>
          <w:p w14:paraId="45A7E845" w14:textId="77777777" w:rsidR="00A41B57" w:rsidRPr="00707E49" w:rsidRDefault="00A41B57" w:rsidP="005C1AC7">
            <w:r w:rsidRPr="00707E49">
              <w:t xml:space="preserve">Sample 2: </w:t>
            </w:r>
          </w:p>
          <w:p w14:paraId="55868185" w14:textId="77777777" w:rsidR="00A41B57" w:rsidRDefault="00A41B57" w:rsidP="005C1AC7">
            <w:r>
              <w:lastRenderedPageBreak/>
              <w:t>Telephone: 46%</w:t>
            </w:r>
          </w:p>
          <w:p w14:paraId="2423BF15" w14:textId="77777777" w:rsidR="00A41B57" w:rsidRPr="00707E49" w:rsidRDefault="00A41B57" w:rsidP="005C1AC7">
            <w:r>
              <w:t xml:space="preserve">Mail with telephone follow-up: </w:t>
            </w:r>
            <w:r w:rsidRPr="00707E49">
              <w:t xml:space="preserve">56% </w:t>
            </w:r>
          </w:p>
          <w:p w14:paraId="0A665476" w14:textId="77777777" w:rsidR="00A41B57" w:rsidRPr="00707E49" w:rsidRDefault="00A41B57" w:rsidP="005C1AC7"/>
          <w:p w14:paraId="12C2DF74" w14:textId="77777777" w:rsidR="00A41B57" w:rsidRPr="00707E49" w:rsidRDefault="00A41B57" w:rsidP="005C1AC7"/>
        </w:tc>
        <w:tc>
          <w:tcPr>
            <w:tcW w:w="2156" w:type="dxa"/>
          </w:tcPr>
          <w:p w14:paraId="59031B8A" w14:textId="77777777" w:rsidR="00A41B57" w:rsidRPr="00707E49" w:rsidRDefault="00A41B57" w:rsidP="005C1AC7">
            <w:pPr>
              <w:rPr>
                <w:b/>
                <w:bCs/>
              </w:rPr>
            </w:pPr>
            <w:r w:rsidRPr="009B1CCD">
              <w:rPr>
                <w:b/>
                <w:bCs/>
              </w:rPr>
              <w:lastRenderedPageBreak/>
              <w:t>No s</w:t>
            </w:r>
            <w:r>
              <w:rPr>
                <w:b/>
                <w:bCs/>
              </w:rPr>
              <w:t xml:space="preserve">tatistically significant differences by age, education or gender by mode </w:t>
            </w:r>
          </w:p>
          <w:p w14:paraId="67445206" w14:textId="77777777" w:rsidR="00A41B57" w:rsidRPr="00707E49" w:rsidRDefault="00A41B57" w:rsidP="005C1AC7">
            <w:r w:rsidRPr="00707E49">
              <w:t>Respondents were similar across modes with re</w:t>
            </w:r>
            <w:r>
              <w:t>gard</w:t>
            </w:r>
            <w:r w:rsidRPr="00707E49">
              <w:t xml:space="preserve"> to age, education, and gender. </w:t>
            </w:r>
          </w:p>
        </w:tc>
      </w:tr>
      <w:tr w:rsidR="00A41B57" w:rsidRPr="00707E49" w14:paraId="4CD8240D" w14:textId="77777777" w:rsidTr="00192643">
        <w:tc>
          <w:tcPr>
            <w:tcW w:w="1949" w:type="dxa"/>
          </w:tcPr>
          <w:p w14:paraId="31525E98" w14:textId="77777777" w:rsidR="00A41B57" w:rsidRPr="00707E49" w:rsidRDefault="00A41B57" w:rsidP="005C1AC7">
            <w:r w:rsidRPr="00707E49">
              <w:t>Fowler 2019</w:t>
            </w:r>
            <w:r>
              <w:t xml:space="preserve"> </w:t>
            </w:r>
            <w:r>
              <w:fldChar w:fldCharType="begin">
                <w:fldData xml:space="preserve">PEVuZE5vdGU+PENpdGU+PEF1dGhvcj5Gb3dsZXI8L0F1dGhvcj48WWVhcj4yMDE5PC9ZZWFyPjxS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</w:fldData>
              </w:fldChar>
            </w:r>
            <w:r>
              <w:instrText xml:space="preserve"> ADDIN EN.CITE </w:instrText>
            </w:r>
            <w:r>
              <w:fldChar w:fldCharType="begin">
                <w:fldData xml:space="preserve">PEVuZE5vdGU+PENpdGU+PEF1dGhvcj5Gb3dsZXI8L0F1dGhvcj48WWVhcj4yMDE5PC9ZZWFyPjxS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</w:fldData>
              </w:fldChar>
            </w:r>
            <w:r>
              <w:instrText xml:space="preserve"> ADDIN EN.CITE.DATA </w:instrText>
            </w:r>
            <w:r>
              <w:fldChar w:fldCharType="end"/>
            </w:r>
            <w:r>
              <w:fldChar w:fldCharType="separate"/>
            </w:r>
            <w:r w:rsidRPr="00134A06">
              <w:rPr>
                <w:noProof/>
                <w:vertAlign w:val="superscript"/>
              </w:rPr>
              <w:t>32</w:t>
            </w:r>
            <w:r>
              <w:fldChar w:fldCharType="end"/>
            </w:r>
          </w:p>
        </w:tc>
        <w:tc>
          <w:tcPr>
            <w:tcW w:w="1736" w:type="dxa"/>
          </w:tcPr>
          <w:p w14:paraId="4003C915" w14:textId="77777777" w:rsidR="00A41B57" w:rsidRPr="00707E49" w:rsidRDefault="00A41B57" w:rsidP="005C1AC7">
            <w:r w:rsidRPr="00707E49">
              <w:t xml:space="preserve">Patients </w:t>
            </w:r>
            <w:r>
              <w:t xml:space="preserve">from one of </w:t>
            </w:r>
            <w:r w:rsidRPr="00707E49">
              <w:t>three hospital-affiliated primary care practices in a suburb of Boston, Massachusetts</w:t>
            </w:r>
          </w:p>
        </w:tc>
        <w:tc>
          <w:tcPr>
            <w:tcW w:w="1723" w:type="dxa"/>
          </w:tcPr>
          <w:p w14:paraId="6C45F8A0" w14:textId="77777777" w:rsidR="00A41B57" w:rsidRPr="00707E49" w:rsidRDefault="00A41B57" w:rsidP="005C1AC7">
            <w:r>
              <w:t xml:space="preserve">Total: </w:t>
            </w:r>
            <w:r w:rsidRPr="00707E49">
              <w:t>5,600</w:t>
            </w:r>
            <w:r>
              <w:t xml:space="preserve">, including </w:t>
            </w:r>
            <w:r w:rsidRPr="00707E49">
              <w:t>1,200 for each</w:t>
            </w:r>
            <w:r>
              <w:t xml:space="preserve"> of four</w:t>
            </w:r>
            <w:r w:rsidRPr="00707E49">
              <w:t xml:space="preserve"> study arms</w:t>
            </w:r>
            <w:r>
              <w:t xml:space="preserve"> and 800 for the fifth arm (patients without email addresses on file) </w:t>
            </w:r>
          </w:p>
          <w:p w14:paraId="536015B3" w14:textId="77777777" w:rsidR="00A41B57" w:rsidRPr="00707E49" w:rsidRDefault="00A41B57" w:rsidP="005C1AC7"/>
        </w:tc>
        <w:tc>
          <w:tcPr>
            <w:tcW w:w="1770" w:type="dxa"/>
          </w:tcPr>
          <w:p w14:paraId="282D4C5F" w14:textId="77777777" w:rsidR="00A41B57" w:rsidRPr="00707E49" w:rsidRDefault="00A41B57" w:rsidP="005C1AC7">
            <w:r w:rsidRPr="00707E49">
              <w:t>Standard CG-CAHPS survey</w:t>
            </w:r>
            <w:r>
              <w:t xml:space="preserve">,  </w:t>
            </w:r>
            <w:r w:rsidRPr="00707E49">
              <w:t xml:space="preserve"> includ</w:t>
            </w:r>
            <w:r>
              <w:t>ing</w:t>
            </w:r>
            <w:r w:rsidRPr="00707E49">
              <w:t xml:space="preserve"> Patient-Centered Medical Home (PCMH) supplemental item set </w:t>
            </w:r>
          </w:p>
        </w:tc>
        <w:tc>
          <w:tcPr>
            <w:tcW w:w="2864" w:type="dxa"/>
          </w:tcPr>
          <w:p w14:paraId="6CD791E8" w14:textId="77777777" w:rsidR="00A41B57" w:rsidRPr="00707E49" w:rsidRDefault="00A41B57" w:rsidP="005C1AC7">
            <w:r w:rsidRPr="00707E49">
              <w:t xml:space="preserve">Modes </w:t>
            </w:r>
            <w:r>
              <w:t>tested:</w:t>
            </w:r>
          </w:p>
          <w:p w14:paraId="2505505E" w14:textId="77777777" w:rsidR="00A41B57" w:rsidRPr="00707E49" w:rsidRDefault="00A41B57" w:rsidP="00A41B57">
            <w:pPr>
              <w:pStyle w:val="ListParagraph"/>
              <w:numPr>
                <w:ilvl w:val="0"/>
                <w:numId w:val="2"/>
              </w:numPr>
            </w:pPr>
            <w:r w:rsidRPr="00707E49">
              <w:t>Web via portal: Email with generic salutation directing to the portal to complete survey</w:t>
            </w:r>
            <w:r>
              <w:t>,</w:t>
            </w:r>
            <w:r w:rsidRPr="00707E49">
              <w:t xml:space="preserve"> follow-up email a week after</w:t>
            </w:r>
          </w:p>
          <w:p w14:paraId="57E8ECF4" w14:textId="77777777" w:rsidR="00A41B57" w:rsidRPr="00707E49" w:rsidRDefault="00A41B57" w:rsidP="00A41B57">
            <w:pPr>
              <w:pStyle w:val="ListParagraph"/>
              <w:numPr>
                <w:ilvl w:val="0"/>
                <w:numId w:val="2"/>
              </w:numPr>
            </w:pPr>
            <w:r w:rsidRPr="00707E49">
              <w:t>Web via email link: Email with personalized salutation including link to complete survey</w:t>
            </w:r>
            <w:r>
              <w:t>,</w:t>
            </w:r>
            <w:r w:rsidRPr="00707E49">
              <w:t xml:space="preserve"> follow-up emails one and two weeks after </w:t>
            </w:r>
          </w:p>
          <w:p w14:paraId="1DD73F6F" w14:textId="77777777" w:rsidR="00A41B57" w:rsidRPr="00707E49" w:rsidRDefault="00A41B57" w:rsidP="00A41B57">
            <w:pPr>
              <w:pStyle w:val="ListParagraph"/>
              <w:numPr>
                <w:ilvl w:val="0"/>
                <w:numId w:val="2"/>
              </w:numPr>
            </w:pPr>
            <w:r w:rsidRPr="00707E49">
              <w:t>Web</w:t>
            </w:r>
            <w:r>
              <w:t xml:space="preserve"> with </w:t>
            </w:r>
            <w:r w:rsidRPr="00707E49">
              <w:t>mail</w:t>
            </w:r>
            <w:r>
              <w:t xml:space="preserve"> follow-up</w:t>
            </w:r>
            <w:r w:rsidRPr="00707E49">
              <w:t>: Prenotification by mail</w:t>
            </w:r>
            <w:r>
              <w:t>,</w:t>
            </w:r>
            <w:r w:rsidRPr="00707E49">
              <w:t xml:space="preserve"> email with personalized salutation including link to complete survey</w:t>
            </w:r>
            <w:r>
              <w:t>,</w:t>
            </w:r>
            <w:r w:rsidRPr="00707E49">
              <w:t xml:space="preserve"> reminder email a week </w:t>
            </w:r>
            <w:r w:rsidRPr="00707E49">
              <w:lastRenderedPageBreak/>
              <w:t>later</w:t>
            </w:r>
            <w:r>
              <w:t>,</w:t>
            </w:r>
            <w:r w:rsidRPr="00707E49">
              <w:t xml:space="preserve"> follow-up </w:t>
            </w:r>
            <w:r>
              <w:t xml:space="preserve">mail </w:t>
            </w:r>
            <w:r w:rsidRPr="00707E49">
              <w:t>survey</w:t>
            </w:r>
          </w:p>
          <w:p w14:paraId="65A9434A" w14:textId="77777777" w:rsidR="00A41B57" w:rsidRPr="00707E49" w:rsidRDefault="00A41B57" w:rsidP="00A41B57">
            <w:pPr>
              <w:pStyle w:val="ListParagraph"/>
              <w:numPr>
                <w:ilvl w:val="0"/>
                <w:numId w:val="2"/>
              </w:numPr>
            </w:pPr>
            <w:r w:rsidRPr="00707E49">
              <w:t>Mail only (two separate arms: one for those with email addresses and one for those without)</w:t>
            </w:r>
            <w:r>
              <w:t>, including m</w:t>
            </w:r>
            <w:r w:rsidRPr="00707E49">
              <w:t>ail surve</w:t>
            </w:r>
            <w:r>
              <w:t xml:space="preserve">y, </w:t>
            </w:r>
            <w:r w:rsidRPr="00707E49">
              <w:t>reminder postcard two weeks after</w:t>
            </w:r>
            <w:r>
              <w:t>, follow-up</w:t>
            </w:r>
            <w:r w:rsidRPr="00707E49">
              <w:t xml:space="preserve"> mail survey two weeks after</w:t>
            </w:r>
          </w:p>
        </w:tc>
        <w:tc>
          <w:tcPr>
            <w:tcW w:w="1793" w:type="dxa"/>
            <w:gridSpan w:val="2"/>
          </w:tcPr>
          <w:p w14:paraId="2987500A" w14:textId="77777777" w:rsidR="00A41B57" w:rsidRPr="00707E49" w:rsidRDefault="00A41B57" w:rsidP="005C1AC7">
            <w:pPr>
              <w:rPr>
                <w:b/>
                <w:bCs/>
              </w:rPr>
            </w:pPr>
            <w:r w:rsidRPr="00707E49">
              <w:rPr>
                <w:b/>
                <w:bCs/>
              </w:rPr>
              <w:lastRenderedPageBreak/>
              <w:t>Statistically significant differences</w:t>
            </w:r>
            <w:r>
              <w:rPr>
                <w:b/>
                <w:bCs/>
              </w:rPr>
              <w:t xml:space="preserve"> by mode</w:t>
            </w:r>
          </w:p>
          <w:p w14:paraId="47166786" w14:textId="77777777" w:rsidR="00A41B57" w:rsidRPr="00707E49" w:rsidRDefault="00A41B57" w:rsidP="005C1AC7">
            <w:r w:rsidRPr="00707E49">
              <w:t xml:space="preserve">Web via portal: 17% </w:t>
            </w:r>
          </w:p>
          <w:p w14:paraId="418E5BFE" w14:textId="77777777" w:rsidR="00A41B57" w:rsidRPr="00707E49" w:rsidRDefault="00A41B57" w:rsidP="005C1AC7">
            <w:r w:rsidRPr="00707E49">
              <w:t xml:space="preserve">Web via email link: 20% </w:t>
            </w:r>
          </w:p>
          <w:p w14:paraId="0D6BF0B9" w14:textId="77777777" w:rsidR="00A41B57" w:rsidRPr="00707E49" w:rsidRDefault="00A41B57" w:rsidP="005C1AC7">
            <w:r w:rsidRPr="00707E49">
              <w:t>Web</w:t>
            </w:r>
            <w:r>
              <w:t xml:space="preserve"> with </w:t>
            </w:r>
            <w:r w:rsidRPr="00707E49">
              <w:t>mail</w:t>
            </w:r>
            <w:r>
              <w:t xml:space="preserve"> follow-up</w:t>
            </w:r>
            <w:r w:rsidRPr="00707E49">
              <w:t>:</w:t>
            </w:r>
          </w:p>
          <w:p w14:paraId="00FEADB2" w14:textId="77777777" w:rsidR="00A41B57" w:rsidRPr="00707E49" w:rsidRDefault="00A41B57" w:rsidP="005C1AC7">
            <w:r w:rsidRPr="00707E49">
              <w:t>41% (22% email alone)</w:t>
            </w:r>
          </w:p>
          <w:p w14:paraId="455A39E4" w14:textId="77777777" w:rsidR="00A41B57" w:rsidRPr="00707E49" w:rsidRDefault="00A41B57" w:rsidP="005C1AC7">
            <w:r w:rsidRPr="00707E49">
              <w:t>Mail only (among those with email addresses): 43%</w:t>
            </w:r>
          </w:p>
          <w:p w14:paraId="316BAA76" w14:textId="77777777" w:rsidR="00A41B57" w:rsidRPr="00707E49" w:rsidRDefault="00A41B57" w:rsidP="005C1AC7">
            <w:r w:rsidRPr="00707E49">
              <w:t xml:space="preserve">Mail only (among those without email addresses): 37%  </w:t>
            </w:r>
          </w:p>
        </w:tc>
        <w:tc>
          <w:tcPr>
            <w:tcW w:w="2156" w:type="dxa"/>
          </w:tcPr>
          <w:p w14:paraId="0A772C84" w14:textId="77777777" w:rsidR="00A41B57" w:rsidRPr="00707E49" w:rsidRDefault="00A41B57" w:rsidP="005C1AC7">
            <w:pPr>
              <w:rPr>
                <w:b/>
                <w:bCs/>
              </w:rPr>
            </w:pPr>
            <w:r w:rsidRPr="00707E49">
              <w:rPr>
                <w:b/>
                <w:bCs/>
              </w:rPr>
              <w:t>Statistically significant differences by age, but not by education, race or gender.</w:t>
            </w:r>
          </w:p>
          <w:p w14:paraId="18F3678C" w14:textId="77777777" w:rsidR="00A41B57" w:rsidRPr="00707E49" w:rsidRDefault="00A41B57" w:rsidP="005C1AC7">
            <w:r w:rsidRPr="00707E49">
              <w:t>Those 65+ were significantly less likely to respond when they had to go through a portal than when they could go directly to the survey from the email request; there were no significant differences by education, race, or gender.</w:t>
            </w:r>
          </w:p>
        </w:tc>
      </w:tr>
      <w:tr w:rsidR="00A41B57" w:rsidRPr="00707E49" w14:paraId="6997284D" w14:textId="77777777" w:rsidTr="00192643">
        <w:tc>
          <w:tcPr>
            <w:tcW w:w="1949" w:type="dxa"/>
          </w:tcPr>
          <w:p w14:paraId="1AEBD76C" w14:textId="77777777" w:rsidR="00A41B57" w:rsidRPr="00707E49" w:rsidRDefault="00A41B57" w:rsidP="005C1AC7">
            <w:r w:rsidRPr="00707E49">
              <w:t>Fredrickson 2005</w:t>
            </w:r>
            <w:r>
              <w:t xml:space="preserve"> </w:t>
            </w:r>
            <w:r>
              <w:fldChar w:fldCharType="begin">
                <w:fldData xml:space="preserve">PEVuZE5vdGU+PENpdGU+PEF1dGhvcj5GcmVkcmlja3NvbjwvQXV0aG9yPjxZZWFyPjIwMDU8L1ll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=
</w:fldData>
              </w:fldChar>
            </w:r>
            <w:r>
              <w:instrText xml:space="preserve"> ADDIN EN.CITE </w:instrText>
            </w:r>
            <w:r>
              <w:fldChar w:fldCharType="begin">
                <w:fldData xml:space="preserve">PEVuZE5vdGU+PENpdGU+PEF1dGhvcj5GcmVkcmlja3NvbjwvQXV0aG9yPjxZZWFyPjIwMDU8L1ll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=
</w:fldData>
              </w:fldChar>
            </w:r>
            <w:r>
              <w:instrText xml:space="preserve"> ADDIN EN.CITE.DATA </w:instrText>
            </w:r>
            <w:r>
              <w:fldChar w:fldCharType="end"/>
            </w:r>
            <w:r>
              <w:fldChar w:fldCharType="separate"/>
            </w:r>
            <w:r w:rsidRPr="00134A06">
              <w:rPr>
                <w:noProof/>
                <w:vertAlign w:val="superscript"/>
              </w:rPr>
              <w:t>48</w:t>
            </w:r>
            <w:r>
              <w:fldChar w:fldCharType="end"/>
            </w:r>
          </w:p>
        </w:tc>
        <w:tc>
          <w:tcPr>
            <w:tcW w:w="1736" w:type="dxa"/>
          </w:tcPr>
          <w:p w14:paraId="64B415C3" w14:textId="77777777" w:rsidR="00A41B57" w:rsidRPr="00707E49" w:rsidRDefault="00A41B57" w:rsidP="005C1AC7">
            <w:r w:rsidRPr="00707E49">
              <w:t xml:space="preserve">Kansas Medicaid </w:t>
            </w:r>
            <w:r>
              <w:t>enrollees</w:t>
            </w:r>
          </w:p>
        </w:tc>
        <w:tc>
          <w:tcPr>
            <w:tcW w:w="1723" w:type="dxa"/>
          </w:tcPr>
          <w:p w14:paraId="6BB3B746" w14:textId="77777777" w:rsidR="00A41B57" w:rsidRPr="00707E49" w:rsidRDefault="00A41B57" w:rsidP="005C1AC7">
            <w:r>
              <w:t xml:space="preserve">Total: </w:t>
            </w:r>
            <w:r w:rsidRPr="00707E49">
              <w:t>1,056</w:t>
            </w:r>
          </w:p>
          <w:p w14:paraId="688AE5AC" w14:textId="77777777" w:rsidR="00A41B57" w:rsidRPr="00707E49" w:rsidRDefault="00A41B57" w:rsidP="005C1AC7">
            <w:r>
              <w:t xml:space="preserve">Standard: </w:t>
            </w:r>
            <w:r w:rsidRPr="00707E49">
              <w:t>371</w:t>
            </w:r>
          </w:p>
          <w:p w14:paraId="3399F165" w14:textId="77777777" w:rsidR="00A41B57" w:rsidRPr="00707E49" w:rsidRDefault="00A41B57" w:rsidP="005C1AC7">
            <w:r>
              <w:t>U</w:t>
            </w:r>
            <w:r w:rsidRPr="00707E49">
              <w:t>ser-friendly and low literacy</w:t>
            </w:r>
            <w:r>
              <w:t xml:space="preserve">: </w:t>
            </w:r>
            <w:r w:rsidRPr="00707E49">
              <w:t>355</w:t>
            </w:r>
          </w:p>
          <w:p w14:paraId="33CE7779" w14:textId="77777777" w:rsidR="00A41B57" w:rsidRPr="00707E49" w:rsidRDefault="00A41B57" w:rsidP="005C1AC7">
            <w:r>
              <w:t>U</w:t>
            </w:r>
            <w:r w:rsidRPr="00707E49">
              <w:t>ser-friendly, low literacy with con</w:t>
            </w:r>
            <w:r>
              <w:t xml:space="preserve">ditional </w:t>
            </w:r>
            <w:r w:rsidRPr="00707E49">
              <w:t>incentive</w:t>
            </w:r>
            <w:r>
              <w:t xml:space="preserve">: </w:t>
            </w:r>
            <w:r w:rsidRPr="00707E49">
              <w:t>330</w:t>
            </w:r>
          </w:p>
          <w:p w14:paraId="12CA3740" w14:textId="77777777" w:rsidR="00A41B57" w:rsidRPr="00707E49" w:rsidRDefault="00A41B57" w:rsidP="005C1AC7"/>
        </w:tc>
        <w:tc>
          <w:tcPr>
            <w:tcW w:w="1770" w:type="dxa"/>
          </w:tcPr>
          <w:p w14:paraId="72B64101" w14:textId="77777777" w:rsidR="00A41B57" w:rsidRPr="00707E49" w:rsidRDefault="00A41B57" w:rsidP="005C1AC7">
            <w:r w:rsidRPr="00707E49">
              <w:t>CAHPS</w:t>
            </w:r>
          </w:p>
        </w:tc>
        <w:tc>
          <w:tcPr>
            <w:tcW w:w="2864" w:type="dxa"/>
          </w:tcPr>
          <w:p w14:paraId="54E8AA64" w14:textId="77777777" w:rsidR="00A41B57" w:rsidRPr="00707E49" w:rsidRDefault="00A41B57" w:rsidP="005C1AC7">
            <w:r w:rsidRPr="00707E49">
              <w:t>Survey content and incentive tested:</w:t>
            </w:r>
          </w:p>
          <w:p w14:paraId="7CDD8EDF" w14:textId="77777777" w:rsidR="00A41B57" w:rsidRPr="00707E49" w:rsidRDefault="00A41B57" w:rsidP="00A41B57">
            <w:pPr>
              <w:pStyle w:val="ListParagraph"/>
              <w:numPr>
                <w:ilvl w:val="0"/>
                <w:numId w:val="2"/>
              </w:numPr>
            </w:pPr>
            <w:r w:rsidRPr="00707E49">
              <w:t>Standard mailing</w:t>
            </w:r>
          </w:p>
          <w:p w14:paraId="5ABF0B54" w14:textId="77777777" w:rsidR="00A41B57" w:rsidRPr="00707E49" w:rsidRDefault="00A41B57" w:rsidP="00A41B57">
            <w:pPr>
              <w:pStyle w:val="ListParagraph"/>
              <w:numPr>
                <w:ilvl w:val="0"/>
                <w:numId w:val="2"/>
              </w:numPr>
            </w:pPr>
            <w:r w:rsidRPr="00707E49">
              <w:t>User-friendly and low literacy</w:t>
            </w:r>
            <w:r>
              <w:t xml:space="preserve"> mailing</w:t>
            </w:r>
          </w:p>
          <w:p w14:paraId="6E227B57" w14:textId="77777777" w:rsidR="00A41B57" w:rsidRPr="00707E49" w:rsidRDefault="00A41B57" w:rsidP="00A41B57">
            <w:pPr>
              <w:pStyle w:val="ListParagraph"/>
              <w:numPr>
                <w:ilvl w:val="0"/>
                <w:numId w:val="2"/>
              </w:numPr>
            </w:pPr>
            <w:r w:rsidRPr="00707E49">
              <w:t>User-friendly, low literacy</w:t>
            </w:r>
            <w:r>
              <w:t xml:space="preserve"> mailing</w:t>
            </w:r>
            <w:r w:rsidRPr="00707E49">
              <w:t xml:space="preserve"> with a $10 incentive (gift card for discount department store)</w:t>
            </w:r>
            <w:r>
              <w:t xml:space="preserve"> conditional on survey response</w:t>
            </w:r>
          </w:p>
          <w:p w14:paraId="3BE2B30A" w14:textId="77777777" w:rsidR="00A41B57" w:rsidRPr="00707E49" w:rsidRDefault="00A41B57" w:rsidP="005C1AC7"/>
        </w:tc>
        <w:tc>
          <w:tcPr>
            <w:tcW w:w="1793" w:type="dxa"/>
            <w:gridSpan w:val="2"/>
          </w:tcPr>
          <w:p w14:paraId="02FB58FC" w14:textId="77777777" w:rsidR="00A41B57" w:rsidRPr="00707E49" w:rsidRDefault="00A41B57" w:rsidP="005C1AC7">
            <w:pPr>
              <w:rPr>
                <w:b/>
                <w:bCs/>
              </w:rPr>
            </w:pPr>
            <w:r>
              <w:rPr>
                <w:b/>
                <w:bCs/>
              </w:rPr>
              <w:t>Statistically significant differences by survey content and incentive</w:t>
            </w:r>
          </w:p>
          <w:p w14:paraId="7F91608F" w14:textId="77777777" w:rsidR="00A41B57" w:rsidRPr="00707E49" w:rsidRDefault="00A41B57" w:rsidP="005C1AC7">
            <w:r>
              <w:t xml:space="preserve">Standard: </w:t>
            </w:r>
            <w:r w:rsidRPr="00707E49">
              <w:t xml:space="preserve">35% </w:t>
            </w:r>
          </w:p>
          <w:p w14:paraId="073243D1" w14:textId="77777777" w:rsidR="00A41B57" w:rsidRPr="00707E49" w:rsidRDefault="00A41B57" w:rsidP="005C1AC7">
            <w:r>
              <w:t>U</w:t>
            </w:r>
            <w:r w:rsidRPr="00707E49">
              <w:t>ser-friendly and low literacy</w:t>
            </w:r>
            <w:r>
              <w:t xml:space="preserve">: </w:t>
            </w:r>
            <w:r w:rsidRPr="00707E49">
              <w:t>44%</w:t>
            </w:r>
          </w:p>
          <w:p w14:paraId="2E6068B1" w14:textId="77777777" w:rsidR="00A41B57" w:rsidRPr="00707E49" w:rsidRDefault="00A41B57" w:rsidP="005C1AC7">
            <w:r>
              <w:t>U</w:t>
            </w:r>
            <w:r w:rsidRPr="00707E49">
              <w:t>ser-friendly, low literacy with incentive</w:t>
            </w:r>
            <w:r>
              <w:t xml:space="preserve">: </w:t>
            </w:r>
            <w:r w:rsidRPr="00707E49">
              <w:t>64%</w:t>
            </w:r>
          </w:p>
          <w:p w14:paraId="439D17E1" w14:textId="77777777" w:rsidR="00A41B57" w:rsidRPr="00707E49" w:rsidRDefault="00A41B57" w:rsidP="005C1AC7"/>
          <w:p w14:paraId="7CA9FACF" w14:textId="77777777" w:rsidR="00A41B57" w:rsidRPr="00707E49" w:rsidRDefault="00A41B57" w:rsidP="005C1AC7"/>
        </w:tc>
        <w:tc>
          <w:tcPr>
            <w:tcW w:w="2156" w:type="dxa"/>
          </w:tcPr>
          <w:p w14:paraId="2007E2DE" w14:textId="77777777" w:rsidR="00A41B57" w:rsidRPr="00707E49" w:rsidRDefault="00A41B57" w:rsidP="005C1AC7">
            <w:r>
              <w:t>Not reported</w:t>
            </w:r>
          </w:p>
        </w:tc>
      </w:tr>
      <w:tr w:rsidR="00A41B57" w:rsidRPr="00707E49" w14:paraId="039FB75F" w14:textId="77777777" w:rsidTr="00192643">
        <w:tc>
          <w:tcPr>
            <w:tcW w:w="1949" w:type="dxa"/>
          </w:tcPr>
          <w:p w14:paraId="66F20104" w14:textId="77777777" w:rsidR="00A41B57" w:rsidRPr="00707E49" w:rsidRDefault="00A41B57" w:rsidP="005C1AC7">
            <w:r w:rsidRPr="001A12BF">
              <w:t>Gibson 1999</w:t>
            </w:r>
            <w:r>
              <w:t xml:space="preserve"> </w:t>
            </w:r>
            <w:r>
              <w:fldChar w:fldCharType="begin">
                <w:fldData xml:space="preserve">PEVuZE5vdGU+PENpdGU+PEF1dGhvcj5HaWJzb248L0F1dGhvcj48WWVhcj4xOTk5PC9ZZWFyPjxS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</w:fldData>
              </w:fldChar>
            </w:r>
            <w:r>
              <w:instrText xml:space="preserve"> ADDIN EN.CITE </w:instrText>
            </w:r>
            <w:r>
              <w:fldChar w:fldCharType="begin">
                <w:fldData xml:space="preserve">PEVuZE5vdGU+PENpdGU+PEF1dGhvcj5HaWJzb248L0F1dGhvcj48WWVhcj4xOTk5PC9ZZWFyPjxS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</w:fldData>
              </w:fldChar>
            </w:r>
            <w:r>
              <w:instrText xml:space="preserve"> ADDIN EN.CITE.DATA </w:instrText>
            </w:r>
            <w:r>
              <w:fldChar w:fldCharType="end"/>
            </w:r>
            <w:r>
              <w:fldChar w:fldCharType="separate"/>
            </w:r>
            <w:r w:rsidRPr="00134A06">
              <w:rPr>
                <w:noProof/>
                <w:vertAlign w:val="superscript"/>
              </w:rPr>
              <w:t>47</w:t>
            </w:r>
            <w:r>
              <w:fldChar w:fldCharType="end"/>
            </w:r>
          </w:p>
        </w:tc>
        <w:tc>
          <w:tcPr>
            <w:tcW w:w="1736" w:type="dxa"/>
          </w:tcPr>
          <w:p w14:paraId="6D1DD7A2" w14:textId="77777777" w:rsidR="00A41B57" w:rsidRPr="00707E49" w:rsidRDefault="00A41B57" w:rsidP="005C1AC7">
            <w:r>
              <w:t xml:space="preserve">Enrollees in Medicaid and subsidized </w:t>
            </w:r>
            <w:r>
              <w:lastRenderedPageBreak/>
              <w:t xml:space="preserve">health care programs in </w:t>
            </w:r>
            <w:r w:rsidRPr="00707E49">
              <w:t xml:space="preserve">Pierce County, Washington </w:t>
            </w:r>
          </w:p>
        </w:tc>
        <w:tc>
          <w:tcPr>
            <w:tcW w:w="1723" w:type="dxa"/>
          </w:tcPr>
          <w:p w14:paraId="2CE6523F" w14:textId="77777777" w:rsidR="00A41B57" w:rsidRPr="00707E49" w:rsidRDefault="00A41B57" w:rsidP="005C1AC7">
            <w:r>
              <w:lastRenderedPageBreak/>
              <w:t xml:space="preserve">Total: </w:t>
            </w:r>
            <w:r w:rsidRPr="00707E49">
              <w:t xml:space="preserve">2,243 </w:t>
            </w:r>
          </w:p>
          <w:p w14:paraId="1AEE000C" w14:textId="77777777" w:rsidR="00A41B57" w:rsidRPr="00707E49" w:rsidRDefault="00A41B57" w:rsidP="005C1AC7">
            <w:r>
              <w:t>N</w:t>
            </w:r>
            <w:r w:rsidRPr="00707E49">
              <w:t>o incentive</w:t>
            </w:r>
            <w:r>
              <w:t xml:space="preserve">: </w:t>
            </w:r>
            <w:r w:rsidRPr="00707E49">
              <w:t xml:space="preserve">412 </w:t>
            </w:r>
          </w:p>
          <w:p w14:paraId="378498F0" w14:textId="77777777" w:rsidR="00A41B57" w:rsidRDefault="00A41B57" w:rsidP="005C1AC7">
            <w:r>
              <w:lastRenderedPageBreak/>
              <w:t xml:space="preserve">$1 incentive: </w:t>
            </w:r>
            <w:r w:rsidRPr="00707E49">
              <w:t>1,467</w:t>
            </w:r>
          </w:p>
          <w:p w14:paraId="74EBFB16" w14:textId="77777777" w:rsidR="00A41B57" w:rsidRDefault="00A41B57" w:rsidP="005C1AC7">
            <w:r w:rsidRPr="00707E49">
              <w:t>$2 incentive</w:t>
            </w:r>
            <w:r>
              <w:t xml:space="preserve">: </w:t>
            </w:r>
            <w:r w:rsidRPr="00707E49">
              <w:t>364</w:t>
            </w:r>
          </w:p>
          <w:p w14:paraId="1C0C7B46" w14:textId="77777777" w:rsidR="00A41B57" w:rsidRDefault="00A41B57" w:rsidP="005C1AC7"/>
          <w:p w14:paraId="25E1DEB5" w14:textId="77777777" w:rsidR="00A41B57" w:rsidRPr="00707E49" w:rsidRDefault="00A41B57" w:rsidP="005C1AC7">
            <w:r>
              <w:t>Total nonrespondents after second mailing: 880, split between two study arms testing delivery methods</w:t>
            </w:r>
          </w:p>
        </w:tc>
        <w:tc>
          <w:tcPr>
            <w:tcW w:w="1770" w:type="dxa"/>
          </w:tcPr>
          <w:p w14:paraId="65299B05" w14:textId="77777777" w:rsidR="00A41B57" w:rsidRPr="00707E49" w:rsidRDefault="00A41B57" w:rsidP="005C1AC7">
            <w:r>
              <w:lastRenderedPageBreak/>
              <w:t xml:space="preserve">Survey regarding access, use and </w:t>
            </w:r>
            <w:r>
              <w:lastRenderedPageBreak/>
              <w:t>satisfaction with services</w:t>
            </w:r>
          </w:p>
        </w:tc>
        <w:tc>
          <w:tcPr>
            <w:tcW w:w="2864" w:type="dxa"/>
          </w:tcPr>
          <w:p w14:paraId="082D03C8" w14:textId="77777777" w:rsidR="00A41B57" w:rsidRPr="00707E49" w:rsidRDefault="00A41B57" w:rsidP="005C1AC7">
            <w:r>
              <w:lastRenderedPageBreak/>
              <w:t xml:space="preserve">Incentives tested: </w:t>
            </w:r>
          </w:p>
          <w:p w14:paraId="41F6D7E3" w14:textId="77777777" w:rsidR="00A41B57" w:rsidRDefault="00A41B57" w:rsidP="00A41B57">
            <w:pPr>
              <w:pStyle w:val="ListParagraph"/>
              <w:numPr>
                <w:ilvl w:val="0"/>
                <w:numId w:val="2"/>
              </w:numPr>
            </w:pPr>
            <w:r>
              <w:t>No incentive at first mailing</w:t>
            </w:r>
          </w:p>
          <w:p w14:paraId="35C4FD33" w14:textId="77777777" w:rsidR="00A41B57" w:rsidRDefault="00A41B57" w:rsidP="00A41B57">
            <w:pPr>
              <w:pStyle w:val="ListParagraph"/>
              <w:numPr>
                <w:ilvl w:val="0"/>
                <w:numId w:val="2"/>
              </w:numPr>
            </w:pPr>
            <w:r>
              <w:lastRenderedPageBreak/>
              <w:t>$1 incentive at first mailing</w:t>
            </w:r>
          </w:p>
          <w:p w14:paraId="61327048" w14:textId="77777777" w:rsidR="00A41B57" w:rsidRDefault="00A41B57" w:rsidP="00A41B57">
            <w:pPr>
              <w:pStyle w:val="ListParagraph"/>
              <w:numPr>
                <w:ilvl w:val="0"/>
                <w:numId w:val="2"/>
              </w:numPr>
            </w:pPr>
            <w:r>
              <w:t>$2 incentive at first mailing</w:t>
            </w:r>
          </w:p>
          <w:p w14:paraId="670A636E" w14:textId="77777777" w:rsidR="00A41B57" w:rsidRDefault="00A41B57" w:rsidP="005C1AC7">
            <w:r>
              <w:t xml:space="preserve">Delivery method tested: </w:t>
            </w:r>
          </w:p>
          <w:p w14:paraId="149554AC" w14:textId="77777777" w:rsidR="00A41B57" w:rsidRDefault="00A41B57" w:rsidP="00A41B57">
            <w:pPr>
              <w:pStyle w:val="ListParagraph"/>
              <w:numPr>
                <w:ilvl w:val="0"/>
                <w:numId w:val="2"/>
              </w:numPr>
            </w:pPr>
            <w:r>
              <w:t>Certified mail at third mailing</w:t>
            </w:r>
          </w:p>
          <w:p w14:paraId="3FDDF891" w14:textId="77777777" w:rsidR="00A41B57" w:rsidRPr="00707E49" w:rsidRDefault="00A41B57" w:rsidP="00A41B57">
            <w:pPr>
              <w:pStyle w:val="ListParagraph"/>
              <w:numPr>
                <w:ilvl w:val="0"/>
                <w:numId w:val="2"/>
              </w:numPr>
            </w:pPr>
            <w:r>
              <w:t xml:space="preserve">2-day priority mail at third mailing </w:t>
            </w:r>
          </w:p>
        </w:tc>
        <w:tc>
          <w:tcPr>
            <w:tcW w:w="1793" w:type="dxa"/>
            <w:gridSpan w:val="2"/>
          </w:tcPr>
          <w:p w14:paraId="4195A15A" w14:textId="77777777" w:rsidR="00A41B57" w:rsidRPr="00707E49" w:rsidRDefault="00A41B57" w:rsidP="005C1AC7">
            <w:r w:rsidRPr="00707E49">
              <w:rPr>
                <w:b/>
                <w:bCs/>
              </w:rPr>
              <w:lastRenderedPageBreak/>
              <w:t>S</w:t>
            </w:r>
            <w:r>
              <w:rPr>
                <w:b/>
                <w:bCs/>
              </w:rPr>
              <w:t>tatistically s</w:t>
            </w:r>
            <w:r w:rsidRPr="00707E49">
              <w:rPr>
                <w:b/>
                <w:bCs/>
              </w:rPr>
              <w:t xml:space="preserve">ignificant difference </w:t>
            </w:r>
            <w:r w:rsidRPr="00707E49">
              <w:rPr>
                <w:b/>
                <w:bCs/>
              </w:rPr>
              <w:lastRenderedPageBreak/>
              <w:t>between</w:t>
            </w:r>
            <w:r>
              <w:rPr>
                <w:b/>
                <w:bCs/>
              </w:rPr>
              <w:t xml:space="preserve"> incentive and no incentive, but not by type of incentive; statistically significant differences between </w:t>
            </w:r>
            <w:r w:rsidRPr="00707E49">
              <w:rPr>
                <w:b/>
                <w:bCs/>
              </w:rPr>
              <w:t>certified mail and priority mail</w:t>
            </w:r>
          </w:p>
          <w:p w14:paraId="245BC8E6" w14:textId="77777777" w:rsidR="00A41B57" w:rsidRPr="00707E49" w:rsidRDefault="00A41B57" w:rsidP="005C1AC7">
            <w:r>
              <w:t xml:space="preserve">No incentive: </w:t>
            </w:r>
            <w:r w:rsidRPr="00707E49">
              <w:t xml:space="preserve">36.7% </w:t>
            </w:r>
          </w:p>
          <w:p w14:paraId="7036D2CE" w14:textId="77777777" w:rsidR="00A41B57" w:rsidRPr="00707E49" w:rsidRDefault="00A41B57" w:rsidP="005C1AC7">
            <w:r>
              <w:t xml:space="preserve">$1 incentive: </w:t>
            </w:r>
            <w:r w:rsidRPr="00707E49">
              <w:t xml:space="preserve">48.1% </w:t>
            </w:r>
          </w:p>
          <w:p w14:paraId="02420BF8" w14:textId="77777777" w:rsidR="00A41B57" w:rsidRPr="00707E49" w:rsidRDefault="00A41B57" w:rsidP="005C1AC7">
            <w:r>
              <w:t xml:space="preserve">$2 incentive: </w:t>
            </w:r>
            <w:r w:rsidRPr="00707E49">
              <w:t xml:space="preserve">50.3% </w:t>
            </w:r>
          </w:p>
          <w:p w14:paraId="3AD1E88F" w14:textId="77777777" w:rsidR="00A41B57" w:rsidRPr="00707E49" w:rsidRDefault="00A41B57" w:rsidP="005C1AC7"/>
          <w:p w14:paraId="21D38A06" w14:textId="77777777" w:rsidR="00A41B57" w:rsidRDefault="00A41B57" w:rsidP="005C1AC7">
            <w:r>
              <w:t>C</w:t>
            </w:r>
            <w:r w:rsidRPr="00707E49">
              <w:t>ertified mail</w:t>
            </w:r>
            <w:r>
              <w:t xml:space="preserve">: </w:t>
            </w:r>
            <w:r w:rsidRPr="00707E49">
              <w:t xml:space="preserve">28.1% </w:t>
            </w:r>
            <w:r>
              <w:t>(among non-respondents to first two mailings)</w:t>
            </w:r>
          </w:p>
          <w:p w14:paraId="4B62CB04" w14:textId="77777777" w:rsidR="00A41B57" w:rsidRPr="00707E49" w:rsidRDefault="00A41B57" w:rsidP="005C1AC7">
            <w:r>
              <w:t xml:space="preserve">Priority mail: </w:t>
            </w:r>
            <w:r w:rsidRPr="00707E49">
              <w:t xml:space="preserve">21.7% </w:t>
            </w:r>
            <w:r>
              <w:t xml:space="preserve">(among non-respondents to </w:t>
            </w:r>
            <w:r>
              <w:lastRenderedPageBreak/>
              <w:t>first two mailings)</w:t>
            </w:r>
          </w:p>
        </w:tc>
        <w:tc>
          <w:tcPr>
            <w:tcW w:w="2156" w:type="dxa"/>
          </w:tcPr>
          <w:p w14:paraId="28133331" w14:textId="77777777" w:rsidR="00A41B57" w:rsidRPr="00707E49" w:rsidRDefault="00A41B57" w:rsidP="005C1AC7">
            <w:pPr>
              <w:rPr>
                <w:highlight w:val="green"/>
              </w:rPr>
            </w:pPr>
            <w:r w:rsidRPr="00707E49">
              <w:lastRenderedPageBreak/>
              <w:t>No significance testing reported</w:t>
            </w:r>
          </w:p>
        </w:tc>
      </w:tr>
      <w:tr w:rsidR="00A41B57" w:rsidRPr="00707E49" w14:paraId="4F7E9186" w14:textId="77777777" w:rsidTr="00192643">
        <w:tc>
          <w:tcPr>
            <w:tcW w:w="1949" w:type="dxa"/>
          </w:tcPr>
          <w:p w14:paraId="214A5F73" w14:textId="77777777" w:rsidR="00A41B57" w:rsidRPr="00707E49" w:rsidRDefault="00A41B57" w:rsidP="005C1AC7">
            <w:r w:rsidRPr="00707E49">
              <w:lastRenderedPageBreak/>
              <w:t>Gribble 2005</w:t>
            </w:r>
            <w:r>
              <w:t xml:space="preserve"> </w:t>
            </w:r>
            <w:r>
              <w:fldChar w:fldCharType="begin"/>
            </w:r>
            <w:r>
              <w:instrText xml:space="preserve"> ADDIN EN.CITE &lt;EndNote&gt;&lt;Cite&gt;&lt;Author&gt;Gribble&lt;/Author&gt;&lt;Year&gt;2005&lt;/Year&gt;&lt;RecNum&gt;726&lt;/RecNum&gt;&lt;DisplayText&gt;&lt;style face="superscript"&gt;37&lt;/style&gt;&lt;/DisplayText&gt;&lt;record&gt;&lt;rec-number&gt;726&lt;/rec-number&gt;&lt;foreign-keys&gt;&lt;key app="EN" db-id="v5ws2tfrzzxe5qefdeova907rdspxxfsvxae" timestamp="1581019137"&gt;726&lt;/key&gt;&lt;/foreign-keys&gt;&lt;ref-type name="Journal Article"&gt;17&lt;/ref-type&gt;&lt;contributors&gt;&lt;authors&gt;&lt;author&gt;Gribble, R. K.&lt;/author&gt;&lt;author&gt;Haupt, C.&lt;/author&gt;&lt;/authors&gt;&lt;/contributors&gt;&lt;auth-address&gt;Department of Quality Improvement, Marshfield Clinic, Marshfield, Wisconsin, USA. gribble.robert@marshfieldclinic.org&lt;/auth-address&gt;&lt;titles&gt;&lt;title&gt;Quantitative and qualitative differences between handout and mailed patient satisfaction surveys&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276-81&lt;/pages&gt;&lt;volume&gt;43&lt;/volume&gt;&lt;number&gt;3&lt;/number&gt;&lt;edition&gt;2005/02/24&lt;/edition&gt;&lt;keywords&gt;&lt;keyword&gt;Adolescent&lt;/keyword&gt;&lt;keyword&gt;Adult&lt;/keyword&gt;&lt;keyword&gt;Evaluation Studies as Topic&lt;/keyword&gt;&lt;keyword&gt;Family Practice/organization &amp;amp; administration/standards&lt;/keyword&gt;&lt;keyword&gt;Female&lt;/keyword&gt;&lt;keyword&gt;Health Care Surveys/*methods&lt;/keyword&gt;&lt;keyword&gt;Humans&lt;/keyword&gt;&lt;keyword&gt;Male&lt;/keyword&gt;&lt;keyword&gt;Middle Aged&lt;/keyword&gt;&lt;keyword&gt;Office Visits&lt;/keyword&gt;&lt;keyword&gt;Patient Satisfaction/*statistics &amp;amp; numerical data&lt;/keyword&gt;&lt;keyword&gt;Postal Service&lt;/keyword&gt;&lt;keyword&gt;Quality of Health Care&lt;/keyword&gt;&lt;keyword&gt;Surveys and Questionnaires&lt;/keyword&gt;&lt;keyword&gt;United States&lt;/keyword&gt;&lt;/keywords&gt;&lt;dates&gt;&lt;year&gt;2005&lt;/year&gt;&lt;pub-dates&gt;&lt;date&gt;Mar&lt;/date&gt;&lt;/pub-dates&gt;&lt;/dates&gt;&lt;isbn&gt;0025-7079 (Print)&amp;#xD;0025-7079&lt;/isbn&gt;&lt;accession-num&gt;15725984&lt;/accession-num&gt;&lt;urls&gt;&lt;/urls&gt;&lt;electronic-resource-num&gt;10.1097/00005650-200503000-00010&lt;/electronic-resource-num&gt;&lt;remote-database-provider&gt;NLM&lt;/remote-database-provider&gt;&lt;language&gt;eng&lt;/language&gt;&lt;/record&gt;&lt;/Cite&gt;&lt;/EndNote&gt;</w:instrText>
            </w:r>
            <w:r>
              <w:fldChar w:fldCharType="separate"/>
            </w:r>
            <w:r w:rsidRPr="00134A06">
              <w:rPr>
                <w:noProof/>
                <w:vertAlign w:val="superscript"/>
              </w:rPr>
              <w:t>37</w:t>
            </w:r>
            <w:r>
              <w:fldChar w:fldCharType="end"/>
            </w:r>
          </w:p>
        </w:tc>
        <w:tc>
          <w:tcPr>
            <w:tcW w:w="1736" w:type="dxa"/>
          </w:tcPr>
          <w:p w14:paraId="3D3C9180" w14:textId="77777777" w:rsidR="00A41B57" w:rsidRPr="00707E49" w:rsidRDefault="00A41B57" w:rsidP="005C1AC7">
            <w:r>
              <w:t>Family practice patients in a</w:t>
            </w:r>
            <w:r w:rsidRPr="00707E49">
              <w:t xml:space="preserve"> regional outpatient center</w:t>
            </w:r>
          </w:p>
        </w:tc>
        <w:tc>
          <w:tcPr>
            <w:tcW w:w="1723" w:type="dxa"/>
          </w:tcPr>
          <w:p w14:paraId="57A6A35B" w14:textId="77777777" w:rsidR="00A41B57" w:rsidRPr="00707E49" w:rsidRDefault="00A41B57" w:rsidP="005C1AC7">
            <w:r>
              <w:t xml:space="preserve">Total: </w:t>
            </w:r>
            <w:r w:rsidRPr="00707E49">
              <w:t>684</w:t>
            </w:r>
          </w:p>
          <w:p w14:paraId="2ED5BB51" w14:textId="77777777" w:rsidR="00A41B57" w:rsidRPr="00707E49" w:rsidRDefault="00A41B57" w:rsidP="005C1AC7">
            <w:r>
              <w:t xml:space="preserve">In-person: </w:t>
            </w:r>
            <w:r w:rsidRPr="00707E49">
              <w:t>339</w:t>
            </w:r>
          </w:p>
          <w:p w14:paraId="587FE36C" w14:textId="77777777" w:rsidR="00A41B57" w:rsidRPr="00707E49" w:rsidRDefault="00A41B57" w:rsidP="005C1AC7">
            <w:r>
              <w:t xml:space="preserve">Mail: </w:t>
            </w:r>
            <w:r w:rsidRPr="00707E49">
              <w:t>345</w:t>
            </w:r>
          </w:p>
        </w:tc>
        <w:tc>
          <w:tcPr>
            <w:tcW w:w="1770" w:type="dxa"/>
          </w:tcPr>
          <w:p w14:paraId="3D448DA3" w14:textId="77777777" w:rsidR="00A41B57" w:rsidRPr="00707E49" w:rsidRDefault="00A41B57" w:rsidP="005C1AC7">
            <w:r>
              <w:t>Patient satisfaction survey, modeled after American Medical Group Association survey</w:t>
            </w:r>
          </w:p>
        </w:tc>
        <w:tc>
          <w:tcPr>
            <w:tcW w:w="2864" w:type="dxa"/>
          </w:tcPr>
          <w:p w14:paraId="09FA732B" w14:textId="77777777" w:rsidR="00A41B57" w:rsidRPr="00707E49" w:rsidRDefault="00A41B57" w:rsidP="005C1AC7">
            <w:r w:rsidRPr="00707E49">
              <w:t>Modes tested:</w:t>
            </w:r>
          </w:p>
          <w:p w14:paraId="68210100" w14:textId="77777777" w:rsidR="00A41B57" w:rsidRDefault="00A41B57" w:rsidP="00A41B57">
            <w:pPr>
              <w:pStyle w:val="ListParagraph"/>
              <w:numPr>
                <w:ilvl w:val="0"/>
                <w:numId w:val="2"/>
              </w:numPr>
            </w:pPr>
            <w:r>
              <w:t>In-person mode, in which p</w:t>
            </w:r>
            <w:r w:rsidRPr="00707E49">
              <w:t xml:space="preserve">atients were handed a survey at the end of their visit and asked to place completed surveys in a collection box. </w:t>
            </w:r>
          </w:p>
          <w:p w14:paraId="553048AC" w14:textId="77777777" w:rsidR="00A41B57" w:rsidRPr="00707E49" w:rsidRDefault="00A41B57" w:rsidP="00A41B57">
            <w:pPr>
              <w:pStyle w:val="ListParagraph"/>
              <w:numPr>
                <w:ilvl w:val="0"/>
                <w:numId w:val="2"/>
              </w:numPr>
            </w:pPr>
            <w:r>
              <w:t>Mail mode, including survey mailing</w:t>
            </w:r>
            <w:r w:rsidRPr="00707E49">
              <w:t xml:space="preserve"> no later than a week after their appointment </w:t>
            </w:r>
            <w:r>
              <w:t xml:space="preserve">and </w:t>
            </w:r>
            <w:r w:rsidRPr="00707E49">
              <w:t>reminder postcard a week after</w:t>
            </w:r>
          </w:p>
        </w:tc>
        <w:tc>
          <w:tcPr>
            <w:tcW w:w="1793" w:type="dxa"/>
            <w:gridSpan w:val="2"/>
          </w:tcPr>
          <w:p w14:paraId="3860C900" w14:textId="77777777" w:rsidR="00A41B57" w:rsidRPr="00707E49" w:rsidRDefault="00A41B57" w:rsidP="005C1AC7">
            <w:pPr>
              <w:rPr>
                <w:b/>
                <w:bCs/>
              </w:rPr>
            </w:pPr>
            <w:r>
              <w:rPr>
                <w:b/>
                <w:bCs/>
              </w:rPr>
              <w:t>Statistically significant difference by mode</w:t>
            </w:r>
          </w:p>
          <w:p w14:paraId="740BC8A8" w14:textId="77777777" w:rsidR="00A41B57" w:rsidRPr="00707E49" w:rsidRDefault="00A41B57" w:rsidP="005C1AC7">
            <w:r>
              <w:t xml:space="preserve">In person:  </w:t>
            </w:r>
            <w:r w:rsidRPr="00707E49">
              <w:t xml:space="preserve">72.6% </w:t>
            </w:r>
          </w:p>
          <w:p w14:paraId="031DD610" w14:textId="77777777" w:rsidR="00A41B57" w:rsidRPr="00707E49" w:rsidRDefault="00A41B57" w:rsidP="005C1AC7">
            <w:r>
              <w:t xml:space="preserve">Mail: </w:t>
            </w:r>
            <w:r w:rsidRPr="00707E49">
              <w:t>56.5%</w:t>
            </w:r>
          </w:p>
        </w:tc>
        <w:tc>
          <w:tcPr>
            <w:tcW w:w="2156" w:type="dxa"/>
          </w:tcPr>
          <w:p w14:paraId="2AA9CF33" w14:textId="77777777" w:rsidR="00A41B57" w:rsidRPr="00707E49" w:rsidRDefault="00A41B57" w:rsidP="005C1AC7">
            <w:r>
              <w:t>Not reported</w:t>
            </w:r>
          </w:p>
        </w:tc>
      </w:tr>
      <w:tr w:rsidR="00A41B57" w:rsidRPr="00707E49" w14:paraId="2D15E4F6" w14:textId="77777777" w:rsidTr="00192643">
        <w:tc>
          <w:tcPr>
            <w:tcW w:w="1949" w:type="dxa"/>
          </w:tcPr>
          <w:p w14:paraId="45A1A2C9" w14:textId="77777777" w:rsidR="00A41B57" w:rsidRPr="00707E49" w:rsidRDefault="00A41B57" w:rsidP="005C1AC7">
            <w:r w:rsidRPr="00707E49">
              <w:t>Harewood 2001</w:t>
            </w:r>
            <w:r>
              <w:t xml:space="preserve"> </w:t>
            </w:r>
            <w:r>
              <w:fldChar w:fldCharType="begin">
                <w:fldData xml:space="preserve">PEVuZE5vdGU+PENpdGU+PEF1dGhvcj5IYXJld29vZDwvQXV0aG9yPjxZZWFyPjIwMDE8L1llYXI+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zMxMi03PC9wYWdlcz48dm9sdW1lPjk2PC92b2x1bWU+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</w:fldData>
              </w:fldChar>
            </w:r>
            <w:r>
              <w:instrText xml:space="preserve"> ADDIN EN.CITE </w:instrText>
            </w:r>
            <w:r>
              <w:fldChar w:fldCharType="begin">
                <w:fldData xml:space="preserve">PEVuZE5vdGU+PENpdGU+PEF1dGhvcj5IYXJld29vZDwvQXV0aG9yPjxZZWFyPjIwMDE8L1llYXI+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zMxMi03PC9wYWdlcz48dm9sdW1lPjk2PC92b2x1bWU+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</w:fldData>
              </w:fldChar>
            </w:r>
            <w:r>
              <w:instrText xml:space="preserve"> ADDIN EN.CITE.DATA </w:instrText>
            </w:r>
            <w:r>
              <w:fldChar w:fldCharType="end"/>
            </w:r>
            <w:r>
              <w:fldChar w:fldCharType="separate"/>
            </w:r>
            <w:r w:rsidRPr="00134A06">
              <w:rPr>
                <w:noProof/>
                <w:vertAlign w:val="superscript"/>
              </w:rPr>
              <w:t>23</w:t>
            </w:r>
            <w:r>
              <w:fldChar w:fldCharType="end"/>
            </w:r>
          </w:p>
        </w:tc>
        <w:tc>
          <w:tcPr>
            <w:tcW w:w="1736" w:type="dxa"/>
          </w:tcPr>
          <w:p w14:paraId="64EEE271" w14:textId="77777777" w:rsidR="00A41B57" w:rsidRPr="00707E49" w:rsidRDefault="00A41B57" w:rsidP="005C1AC7">
            <w:r>
              <w:t>P</w:t>
            </w:r>
            <w:r w:rsidRPr="00707E49">
              <w:t>atients referred for routine outpatient EGD or colonoscopy</w:t>
            </w:r>
            <w:r>
              <w:t xml:space="preserve"> at Mayo Clinic</w:t>
            </w:r>
            <w:r w:rsidRPr="00707E49">
              <w:t xml:space="preserve"> who had access to an e-mail account and telephone </w:t>
            </w:r>
          </w:p>
        </w:tc>
        <w:tc>
          <w:tcPr>
            <w:tcW w:w="1723" w:type="dxa"/>
          </w:tcPr>
          <w:p w14:paraId="3B71F8B2" w14:textId="77777777" w:rsidR="00A41B57" w:rsidRPr="00707E49" w:rsidRDefault="00A41B57" w:rsidP="005C1AC7">
            <w:r>
              <w:t xml:space="preserve">Total: </w:t>
            </w:r>
            <w:r w:rsidRPr="00707E49">
              <w:t>63</w:t>
            </w:r>
          </w:p>
          <w:p w14:paraId="1E5E90DE" w14:textId="77777777" w:rsidR="00A41B57" w:rsidRPr="00707E49" w:rsidRDefault="00A41B57" w:rsidP="005C1AC7">
            <w:r>
              <w:t xml:space="preserve">Telephone: </w:t>
            </w:r>
            <w:r w:rsidRPr="00707E49">
              <w:t>20</w:t>
            </w:r>
          </w:p>
          <w:p w14:paraId="2CE86413" w14:textId="77777777" w:rsidR="00A41B57" w:rsidRPr="00707E49" w:rsidRDefault="00A41B57" w:rsidP="005C1AC7">
            <w:r>
              <w:t xml:space="preserve">Email: </w:t>
            </w:r>
            <w:r w:rsidRPr="00707E49">
              <w:t>23</w:t>
            </w:r>
          </w:p>
          <w:p w14:paraId="6A53F50E" w14:textId="77777777" w:rsidR="00A41B57" w:rsidRPr="00707E49" w:rsidRDefault="00A41B57" w:rsidP="005C1AC7">
            <w:r>
              <w:t xml:space="preserve">Mail: </w:t>
            </w:r>
            <w:r w:rsidRPr="00707E49">
              <w:t>20</w:t>
            </w:r>
          </w:p>
        </w:tc>
        <w:tc>
          <w:tcPr>
            <w:tcW w:w="1770" w:type="dxa"/>
          </w:tcPr>
          <w:p w14:paraId="31ED1738" w14:textId="77777777" w:rsidR="00A41B57" w:rsidRPr="00707E49" w:rsidRDefault="00A41B57" w:rsidP="005C1AC7">
            <w:r w:rsidRPr="00707E49">
              <w:t>Questionnaire derived from Group Health Association of America-9 survey on endoscopy satisfaction</w:t>
            </w:r>
          </w:p>
        </w:tc>
        <w:tc>
          <w:tcPr>
            <w:tcW w:w="2864" w:type="dxa"/>
          </w:tcPr>
          <w:p w14:paraId="6FA07FDB" w14:textId="77777777" w:rsidR="00A41B57" w:rsidRPr="00707E49" w:rsidRDefault="00A41B57" w:rsidP="005C1AC7">
            <w:r w:rsidRPr="00707E49">
              <w:t>Modes tested:</w:t>
            </w:r>
          </w:p>
          <w:p w14:paraId="7B55DD74" w14:textId="77777777" w:rsidR="00A41B57" w:rsidRPr="00707E49" w:rsidRDefault="00A41B57" w:rsidP="00A41B57">
            <w:pPr>
              <w:pStyle w:val="ListParagraph"/>
              <w:numPr>
                <w:ilvl w:val="0"/>
                <w:numId w:val="2"/>
              </w:numPr>
            </w:pPr>
            <w:r>
              <w:t xml:space="preserve">Telephone mode, including </w:t>
            </w:r>
            <w:r w:rsidRPr="00707E49">
              <w:t xml:space="preserve"> </w:t>
            </w:r>
            <w:r>
              <w:t xml:space="preserve">up to two </w:t>
            </w:r>
            <w:r w:rsidRPr="00707E49">
              <w:t>call</w:t>
            </w:r>
            <w:r>
              <w:t xml:space="preserve"> attempts</w:t>
            </w:r>
            <w:r w:rsidRPr="00707E49">
              <w:t xml:space="preserve"> within a week of the procedure</w:t>
            </w:r>
          </w:p>
          <w:p w14:paraId="281DB6BC" w14:textId="77777777" w:rsidR="00A41B57" w:rsidRPr="00707E49" w:rsidRDefault="00A41B57" w:rsidP="00A41B57">
            <w:pPr>
              <w:pStyle w:val="ListParagraph"/>
              <w:numPr>
                <w:ilvl w:val="0"/>
                <w:numId w:val="2"/>
              </w:numPr>
            </w:pPr>
            <w:r w:rsidRPr="00707E49">
              <w:t>Email</w:t>
            </w:r>
            <w:r>
              <w:t xml:space="preserve"> mode, including </w:t>
            </w:r>
            <w:r w:rsidRPr="00707E49">
              <w:t xml:space="preserve"> </w:t>
            </w:r>
            <w:r>
              <w:t xml:space="preserve">one email </w:t>
            </w:r>
            <w:r w:rsidRPr="00707E49">
              <w:t>within 3 days of the procedure</w:t>
            </w:r>
          </w:p>
          <w:p w14:paraId="16F80D10" w14:textId="77777777" w:rsidR="00A41B57" w:rsidRPr="00707E49" w:rsidRDefault="00A41B57" w:rsidP="00A41B57">
            <w:pPr>
              <w:pStyle w:val="ListParagraph"/>
              <w:numPr>
                <w:ilvl w:val="0"/>
                <w:numId w:val="2"/>
              </w:numPr>
            </w:pPr>
            <w:r w:rsidRPr="00707E49">
              <w:t xml:space="preserve">Mail </w:t>
            </w:r>
            <w:r>
              <w:t xml:space="preserve">mode, including one survey mailing sent </w:t>
            </w:r>
            <w:r w:rsidRPr="00707E49">
              <w:t>within a week of the procedure</w:t>
            </w:r>
          </w:p>
        </w:tc>
        <w:tc>
          <w:tcPr>
            <w:tcW w:w="1793" w:type="dxa"/>
            <w:gridSpan w:val="2"/>
          </w:tcPr>
          <w:p w14:paraId="4519CC38" w14:textId="77777777" w:rsidR="00A41B57" w:rsidRPr="00707E49" w:rsidRDefault="00A41B57" w:rsidP="005C1AC7">
            <w:pPr>
              <w:rPr>
                <w:b/>
                <w:bCs/>
              </w:rPr>
            </w:pPr>
            <w:r w:rsidRPr="00707E49">
              <w:rPr>
                <w:b/>
                <w:bCs/>
              </w:rPr>
              <w:t>No statistically significant difference</w:t>
            </w:r>
            <w:r>
              <w:rPr>
                <w:b/>
                <w:bCs/>
              </w:rPr>
              <w:t>s</w:t>
            </w:r>
            <w:r w:rsidRPr="00707E49">
              <w:rPr>
                <w:b/>
                <w:bCs/>
              </w:rPr>
              <w:t xml:space="preserve"> by mode</w:t>
            </w:r>
          </w:p>
          <w:p w14:paraId="09BC5D09" w14:textId="77777777" w:rsidR="00A41B57" w:rsidRPr="00707E49" w:rsidRDefault="00A41B57" w:rsidP="005C1AC7">
            <w:r>
              <w:t xml:space="preserve">Telephone: </w:t>
            </w:r>
            <w:r w:rsidRPr="00707E49">
              <w:t xml:space="preserve">90% </w:t>
            </w:r>
          </w:p>
          <w:p w14:paraId="1A49C9D6" w14:textId="77777777" w:rsidR="00A41B57" w:rsidRPr="00707E49" w:rsidRDefault="00A41B57" w:rsidP="005C1AC7">
            <w:r>
              <w:t xml:space="preserve">Email: </w:t>
            </w:r>
            <w:r w:rsidRPr="00707E49">
              <w:t>70%</w:t>
            </w:r>
          </w:p>
          <w:p w14:paraId="1BD0C6A0" w14:textId="77777777" w:rsidR="00A41B57" w:rsidRDefault="00A41B57" w:rsidP="005C1AC7">
            <w:r>
              <w:t xml:space="preserve">Mail: </w:t>
            </w:r>
            <w:r w:rsidRPr="00707E49">
              <w:t>85%</w:t>
            </w:r>
          </w:p>
          <w:p w14:paraId="33609E39" w14:textId="77777777" w:rsidR="00A41B57" w:rsidRPr="00707E49" w:rsidRDefault="00A41B57" w:rsidP="005C1AC7"/>
        </w:tc>
        <w:tc>
          <w:tcPr>
            <w:tcW w:w="2156" w:type="dxa"/>
          </w:tcPr>
          <w:p w14:paraId="1CA2D018" w14:textId="77777777" w:rsidR="00A41B57" w:rsidRPr="00A57B63" w:rsidRDefault="00A41B57" w:rsidP="005C1AC7">
            <w:pPr>
              <w:rPr>
                <w:b/>
                <w:bCs/>
              </w:rPr>
            </w:pPr>
            <w:r w:rsidRPr="00A57B63">
              <w:rPr>
                <w:b/>
                <w:bCs/>
              </w:rPr>
              <w:t>No statistically significant differences by age, gender or type of procedure by mode</w:t>
            </w:r>
          </w:p>
        </w:tc>
      </w:tr>
      <w:tr w:rsidR="00A41B57" w:rsidRPr="00707E49" w14:paraId="4039F483" w14:textId="77777777" w:rsidTr="00192643">
        <w:tc>
          <w:tcPr>
            <w:tcW w:w="1949" w:type="dxa"/>
          </w:tcPr>
          <w:p w14:paraId="3BFD8CB5" w14:textId="77777777" w:rsidR="00A41B57" w:rsidRPr="00707E49" w:rsidRDefault="00A41B57" w:rsidP="005C1AC7">
            <w:r w:rsidRPr="00707E49">
              <w:lastRenderedPageBreak/>
              <w:t>Harewood 2003</w:t>
            </w:r>
            <w:r>
              <w:t xml:space="preserve"> </w:t>
            </w:r>
            <w:r>
              <w:fldChar w:fldCharType="begin">
                <w:fldData xml:space="preserve">PEVuZE5vdGU+PENpdGU+PEF1dGhvcj5IYXJld29vZDwvQXV0aG9yPjxZZWFyPjIwMDM8L1llYXI+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MDE2LTIxPC9wYWdlcz48dm9sdW1lPjk4PC92b2x1bWU+PG51bWJlcj41PC9udW1iZXI+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</w:fldData>
              </w:fldChar>
            </w:r>
            <w:r>
              <w:instrText xml:space="preserve"> ADDIN EN.CITE </w:instrText>
            </w:r>
            <w:r>
              <w:fldChar w:fldCharType="begin">
                <w:fldData xml:space="preserve">PEVuZE5vdGU+PENpdGU+PEF1dGhvcj5IYXJld29vZDwvQXV0aG9yPjxZZWFyPjIwMDM8L1llYXI+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MDE2LTIxPC9wYWdlcz48dm9sdW1lPjk4PC92b2x1bWU+PG51bWJlcj41PC9udW1iZXI+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</w:fldData>
              </w:fldChar>
            </w:r>
            <w:r>
              <w:instrText xml:space="preserve"> ADDIN EN.CITE.DATA </w:instrText>
            </w:r>
            <w:r>
              <w:fldChar w:fldCharType="end"/>
            </w:r>
            <w:r>
              <w:fldChar w:fldCharType="separate"/>
            </w:r>
            <w:r w:rsidRPr="00134A06">
              <w:rPr>
                <w:noProof/>
                <w:vertAlign w:val="superscript"/>
              </w:rPr>
              <w:t>24</w:t>
            </w:r>
            <w:r>
              <w:fldChar w:fldCharType="end"/>
            </w:r>
          </w:p>
        </w:tc>
        <w:tc>
          <w:tcPr>
            <w:tcW w:w="1736" w:type="dxa"/>
          </w:tcPr>
          <w:p w14:paraId="090BBF58" w14:textId="77777777" w:rsidR="00A41B57" w:rsidRPr="00707E49" w:rsidRDefault="00A41B57" w:rsidP="005C1AC7">
            <w:r>
              <w:t>P</w:t>
            </w:r>
            <w:r w:rsidRPr="00707E49">
              <w:t>atients referred for routine outpatient EGD or colonoscopy</w:t>
            </w:r>
            <w:r>
              <w:t xml:space="preserve"> at Mayo Clinic</w:t>
            </w:r>
            <w:r w:rsidRPr="00707E49">
              <w:t xml:space="preserve"> who had access to an e-mail account and telephone </w:t>
            </w:r>
          </w:p>
        </w:tc>
        <w:tc>
          <w:tcPr>
            <w:tcW w:w="1723" w:type="dxa"/>
          </w:tcPr>
          <w:p w14:paraId="22B8404D" w14:textId="77777777" w:rsidR="00A41B57" w:rsidRPr="00707E49" w:rsidRDefault="00A41B57" w:rsidP="005C1AC7">
            <w:r>
              <w:t xml:space="preserve">Total: </w:t>
            </w:r>
            <w:r w:rsidRPr="00707E49">
              <w:t xml:space="preserve">265 </w:t>
            </w:r>
          </w:p>
          <w:p w14:paraId="11879FB2" w14:textId="77777777" w:rsidR="00A41B57" w:rsidRDefault="00A41B57" w:rsidP="005C1AC7">
            <w:r>
              <w:t>Telephone: 54 non-web users, 51 web users</w:t>
            </w:r>
          </w:p>
          <w:p w14:paraId="1B061B5A" w14:textId="77777777" w:rsidR="00A41B57" w:rsidRPr="00707E49" w:rsidRDefault="00A41B57" w:rsidP="005C1AC7">
            <w:r>
              <w:t>Web: 53 web users</w:t>
            </w:r>
          </w:p>
          <w:p w14:paraId="5453FB33" w14:textId="77777777" w:rsidR="00A41B57" w:rsidRDefault="00A41B57" w:rsidP="005C1AC7">
            <w:r>
              <w:t>Mail: 52 non-web users, 55 web users</w:t>
            </w:r>
          </w:p>
          <w:p w14:paraId="34D8B383" w14:textId="77777777" w:rsidR="00A41B57" w:rsidRPr="00707E49" w:rsidRDefault="00A41B57" w:rsidP="005C1AC7"/>
        </w:tc>
        <w:tc>
          <w:tcPr>
            <w:tcW w:w="1770" w:type="dxa"/>
          </w:tcPr>
          <w:p w14:paraId="786B7636" w14:textId="77777777" w:rsidR="00A41B57" w:rsidRPr="00707E49" w:rsidRDefault="00A41B57" w:rsidP="005C1AC7">
            <w:r w:rsidRPr="00707E49">
              <w:t>Questionnaire derived from Group Health Association of America-9 survey on endoscopy satisfaction</w:t>
            </w:r>
          </w:p>
        </w:tc>
        <w:tc>
          <w:tcPr>
            <w:tcW w:w="2864" w:type="dxa"/>
          </w:tcPr>
          <w:p w14:paraId="4DA2FCB6" w14:textId="77777777" w:rsidR="00A41B57" w:rsidRPr="00707E49" w:rsidRDefault="00A41B57" w:rsidP="005C1AC7">
            <w:r w:rsidRPr="00707E49">
              <w:t>Modes tested:</w:t>
            </w:r>
          </w:p>
          <w:p w14:paraId="00C5BF24" w14:textId="77777777" w:rsidR="00A41B57" w:rsidRPr="00707E49" w:rsidRDefault="00A41B57" w:rsidP="00A41B57">
            <w:pPr>
              <w:pStyle w:val="ListParagraph"/>
              <w:numPr>
                <w:ilvl w:val="0"/>
                <w:numId w:val="2"/>
              </w:numPr>
            </w:pPr>
            <w:r>
              <w:t xml:space="preserve">Telephone mode, including </w:t>
            </w:r>
            <w:r w:rsidRPr="00707E49">
              <w:t xml:space="preserve"> </w:t>
            </w:r>
            <w:r>
              <w:t xml:space="preserve">up to two </w:t>
            </w:r>
            <w:r w:rsidRPr="00707E49">
              <w:t>call</w:t>
            </w:r>
            <w:r>
              <w:t xml:space="preserve"> attempts</w:t>
            </w:r>
            <w:r w:rsidRPr="00707E49">
              <w:t xml:space="preserve"> within a week of the procedure</w:t>
            </w:r>
          </w:p>
          <w:p w14:paraId="3D428692" w14:textId="77777777" w:rsidR="00A41B57" w:rsidRDefault="00A41B57" w:rsidP="00A41B57">
            <w:pPr>
              <w:pStyle w:val="ListParagraph"/>
              <w:numPr>
                <w:ilvl w:val="0"/>
                <w:numId w:val="2"/>
              </w:numPr>
            </w:pPr>
            <w:r>
              <w:t xml:space="preserve">Web mode (tested among web users only), including distribution of survey URL and password on a card before procedure </w:t>
            </w:r>
          </w:p>
          <w:p w14:paraId="3C315540" w14:textId="77777777" w:rsidR="00A41B57" w:rsidRPr="00707E49" w:rsidRDefault="00A41B57" w:rsidP="00A41B57">
            <w:pPr>
              <w:pStyle w:val="ListParagraph"/>
              <w:numPr>
                <w:ilvl w:val="0"/>
                <w:numId w:val="2"/>
              </w:numPr>
            </w:pPr>
            <w:r w:rsidRPr="00707E49">
              <w:t xml:space="preserve">Mail </w:t>
            </w:r>
            <w:r>
              <w:t xml:space="preserve">mode, including one survey mailing sent </w:t>
            </w:r>
            <w:r w:rsidRPr="00707E49">
              <w:t>within a week of the procedure</w:t>
            </w:r>
          </w:p>
        </w:tc>
        <w:tc>
          <w:tcPr>
            <w:tcW w:w="1793" w:type="dxa"/>
            <w:gridSpan w:val="2"/>
          </w:tcPr>
          <w:p w14:paraId="4BA03EC2" w14:textId="77777777" w:rsidR="00A41B57" w:rsidRPr="00707E49" w:rsidRDefault="00A41B57" w:rsidP="005C1AC7">
            <w:r w:rsidRPr="00707E49">
              <w:rPr>
                <w:b/>
                <w:bCs/>
              </w:rPr>
              <w:t xml:space="preserve">Statistically significant differences </w:t>
            </w:r>
            <w:r>
              <w:rPr>
                <w:b/>
                <w:bCs/>
              </w:rPr>
              <w:t>between</w:t>
            </w:r>
            <w:r w:rsidRPr="00707E49">
              <w:rPr>
                <w:b/>
                <w:bCs/>
              </w:rPr>
              <w:t xml:space="preserve"> </w:t>
            </w:r>
            <w:r>
              <w:rPr>
                <w:b/>
                <w:bCs/>
              </w:rPr>
              <w:t>tele</w:t>
            </w:r>
            <w:r w:rsidRPr="00707E49">
              <w:rPr>
                <w:b/>
                <w:bCs/>
              </w:rPr>
              <w:t>phone and mail compared to web</w:t>
            </w:r>
          </w:p>
          <w:p w14:paraId="5D946F64" w14:textId="77777777" w:rsidR="00A41B57" w:rsidRPr="00707E49" w:rsidRDefault="00A41B57" w:rsidP="005C1AC7">
            <w:r>
              <w:t xml:space="preserve">Telephone: 81% and </w:t>
            </w:r>
            <w:r w:rsidRPr="00707E49">
              <w:t>78%</w:t>
            </w:r>
            <w:r>
              <w:t xml:space="preserve"> among non-web and web users</w:t>
            </w:r>
          </w:p>
          <w:p w14:paraId="22824425" w14:textId="77777777" w:rsidR="00A41B57" w:rsidRDefault="00A41B57" w:rsidP="005C1AC7">
            <w:r>
              <w:t xml:space="preserve">Web: </w:t>
            </w:r>
            <w:r w:rsidRPr="00707E49">
              <w:t>34%</w:t>
            </w:r>
            <w:r>
              <w:t xml:space="preserve"> </w:t>
            </w:r>
          </w:p>
          <w:p w14:paraId="7A7CF9BB" w14:textId="77777777" w:rsidR="00A41B57" w:rsidRPr="00707E49" w:rsidRDefault="00A41B57" w:rsidP="005C1AC7">
            <w:r w:rsidRPr="00707E49">
              <w:t>Mail</w:t>
            </w:r>
            <w:r>
              <w:t xml:space="preserve">: 75% and </w:t>
            </w:r>
            <w:r w:rsidRPr="00707E49">
              <w:t>67%</w:t>
            </w:r>
            <w:r>
              <w:t xml:space="preserve"> among non-web and web users</w:t>
            </w:r>
            <w:r w:rsidRPr="00707E49">
              <w:t xml:space="preserve"> </w:t>
            </w:r>
          </w:p>
          <w:p w14:paraId="27858747" w14:textId="77777777" w:rsidR="00A41B57" w:rsidRPr="00707E49" w:rsidRDefault="00A41B57" w:rsidP="005C1AC7"/>
        </w:tc>
        <w:tc>
          <w:tcPr>
            <w:tcW w:w="2156" w:type="dxa"/>
          </w:tcPr>
          <w:p w14:paraId="48A36A83" w14:textId="77777777" w:rsidR="00A41B57" w:rsidRPr="00707E49" w:rsidRDefault="00A41B57" w:rsidP="005C1AC7">
            <w:r>
              <w:t>Not reported</w:t>
            </w:r>
          </w:p>
        </w:tc>
      </w:tr>
      <w:tr w:rsidR="00A41B57" w:rsidRPr="00707E49" w14:paraId="04479FA6" w14:textId="77777777" w:rsidTr="00192643">
        <w:tc>
          <w:tcPr>
            <w:tcW w:w="1949" w:type="dxa"/>
          </w:tcPr>
          <w:p w14:paraId="0A662607" w14:textId="77777777" w:rsidR="00A41B57" w:rsidRPr="00707E49" w:rsidRDefault="00A41B57" w:rsidP="005C1AC7">
            <w:r w:rsidRPr="00707E49">
              <w:t>Hepner 2005</w:t>
            </w:r>
            <w:r>
              <w:t xml:space="preserve"> </w:t>
            </w:r>
            <w:r>
              <w:fldChar w:fldCharType="begin"/>
            </w:r>
            <w:r>
              <w:instrText xml:space="preserve"> ADDIN EN.CITE &lt;EndNote&gt;&lt;Cite&gt;&lt;Author&gt;Hepner&lt;/Author&gt;&lt;Year&gt;2005&lt;/Year&gt;&lt;RecNum&gt;689&lt;/RecNum&gt;&lt;DisplayText&gt;&lt;style face="superscript"&gt;33&lt;/style&gt;&lt;/DisplayText&gt;&lt;record&gt;&lt;rec-number&gt;689&lt;/rec-number&gt;&lt;foreign-keys&gt;&lt;key app="EN" db-id="v5ws2tfrzzxe5qefdeova907rdspxxfsvxae" timestamp="1581019137"&gt;689&lt;/key&gt;&lt;/foreign-keys&gt;&lt;ref-type name="Journal Article"&gt;17&lt;/ref-type&gt;&lt;contributors&gt;&lt;authors&gt;&lt;author&gt;Hepner, K. A.&lt;/author&gt;&lt;author&gt;Brown, J. A.&lt;/author&gt;&lt;author&gt;Hays, R. D.&lt;/author&gt;&lt;/authors&gt;&lt;/contributors&gt;&lt;auth-address&gt;RAND Corporation, Health Sciences Program, Santa Monica, CA 90407, USA. hepner@rand.org&lt;/auth-address&gt;&lt;titles&gt;&lt;title&gt;Comparison of mail and telephone in assessing patient experiences in receiving care from medical group practices&lt;/title&gt;&lt;secondary-title&gt;Eval Health Prof&lt;/secondary-title&gt;&lt;alt-title&gt;Evaluation &amp;amp; the health professions&lt;/alt-title&gt;&lt;/titles&gt;&lt;periodical&gt;&lt;full-title&gt;Eval Health Prof&lt;/full-title&gt;&lt;abbr-1&gt;Evaluation &amp;amp; the health professions&lt;/abbr-1&gt;&lt;/periodical&gt;&lt;alt-periodical&gt;&lt;full-title&gt;Eval Health Prof&lt;/full-title&gt;&lt;abbr-1&gt;Evaluation &amp;amp; the health professions&lt;/abbr-1&gt;&lt;/alt-periodical&gt;&lt;pages&gt;377-89&lt;/pages&gt;&lt;volume&gt;28&lt;/volume&gt;&lt;number&gt;4&lt;/number&gt;&lt;edition&gt;2005/11/08&lt;/edition&gt;&lt;keywords&gt;&lt;keyword&gt;Adult&lt;/keyword&gt;&lt;keyword&gt;Data Collection/*methods&lt;/keyword&gt;&lt;keyword&gt;*Group Practice&lt;/keyword&gt;&lt;keyword&gt;Humans&lt;/keyword&gt;&lt;keyword&gt;*Patient Satisfaction&lt;/keyword&gt;&lt;keyword&gt;*Postal Service&lt;/keyword&gt;&lt;keyword&gt;Surveys and Questionnaires&lt;/keyword&gt;&lt;keyword&gt;*Telephone&lt;/keyword&gt;&lt;/keywords&gt;&lt;dates&gt;&lt;year&gt;2005&lt;/year&gt;&lt;pub-dates&gt;&lt;date&gt;Dec&lt;/date&gt;&lt;/pub-dates&gt;&lt;/dates&gt;&lt;isbn&gt;0163-2787 (Print)&amp;#xD;0163-2787&lt;/isbn&gt;&lt;accession-num&gt;16272420&lt;/accession-num&gt;&lt;urls&gt;&lt;/urls&gt;&lt;electronic-resource-num&gt;10.1177/0163278705281074&lt;/electronic-resource-num&gt;&lt;remote-database-provider&gt;NLM&lt;/remote-database-provider&gt;&lt;language&gt;eng&lt;/language&gt;&lt;/record&gt;&lt;/Cite&gt;&lt;/EndNote&gt;</w:instrText>
            </w:r>
            <w:r>
              <w:fldChar w:fldCharType="separate"/>
            </w:r>
            <w:r w:rsidRPr="00134A06">
              <w:rPr>
                <w:noProof/>
                <w:vertAlign w:val="superscript"/>
              </w:rPr>
              <w:t>33</w:t>
            </w:r>
            <w:r>
              <w:fldChar w:fldCharType="end"/>
            </w:r>
          </w:p>
        </w:tc>
        <w:tc>
          <w:tcPr>
            <w:tcW w:w="1736" w:type="dxa"/>
          </w:tcPr>
          <w:p w14:paraId="0BCD8541" w14:textId="77777777" w:rsidR="00A41B57" w:rsidRPr="00707E49" w:rsidRDefault="00A41B57" w:rsidP="005C1AC7">
            <w:r w:rsidRPr="00707E49">
              <w:t>Adult patients from 4 physician groups in California</w:t>
            </w:r>
          </w:p>
        </w:tc>
        <w:tc>
          <w:tcPr>
            <w:tcW w:w="1723" w:type="dxa"/>
          </w:tcPr>
          <w:p w14:paraId="667DD69E" w14:textId="77777777" w:rsidR="00A41B57" w:rsidRPr="00707E49" w:rsidRDefault="00A41B57" w:rsidP="005C1AC7">
            <w:r>
              <w:t xml:space="preserve">Total: </w:t>
            </w:r>
            <w:r w:rsidRPr="00707E49">
              <w:t>1,641 total</w:t>
            </w:r>
          </w:p>
          <w:p w14:paraId="049F5A99" w14:textId="77777777" w:rsidR="00A41B57" w:rsidRPr="00707E49" w:rsidRDefault="00A41B57" w:rsidP="005C1AC7">
            <w:r>
              <w:t xml:space="preserve">Telephone: </w:t>
            </w:r>
            <w:r w:rsidRPr="00707E49">
              <w:t>820</w:t>
            </w:r>
          </w:p>
          <w:p w14:paraId="706341F9" w14:textId="77777777" w:rsidR="00A41B57" w:rsidRPr="00707E49" w:rsidRDefault="00A41B57" w:rsidP="005C1AC7">
            <w:r>
              <w:t xml:space="preserve">Mail with telephone follow-up: </w:t>
            </w:r>
            <w:r w:rsidRPr="00707E49">
              <w:t>821</w:t>
            </w:r>
          </w:p>
        </w:tc>
        <w:tc>
          <w:tcPr>
            <w:tcW w:w="1770" w:type="dxa"/>
          </w:tcPr>
          <w:p w14:paraId="2AE6D59C" w14:textId="77777777" w:rsidR="00A41B57" w:rsidRPr="00707E49" w:rsidRDefault="00A41B57" w:rsidP="005C1AC7">
            <w:r w:rsidRPr="00707E49">
              <w:t>G-CAHPS (Medical Group CAHPS)</w:t>
            </w:r>
          </w:p>
        </w:tc>
        <w:tc>
          <w:tcPr>
            <w:tcW w:w="2864" w:type="dxa"/>
          </w:tcPr>
          <w:p w14:paraId="749D87BA" w14:textId="77777777" w:rsidR="00A41B57" w:rsidRPr="00707E49" w:rsidRDefault="00A41B57" w:rsidP="005C1AC7">
            <w:r w:rsidRPr="00707E49">
              <w:t>Modes tested:</w:t>
            </w:r>
          </w:p>
          <w:p w14:paraId="5A6CE467" w14:textId="77777777" w:rsidR="00A41B57" w:rsidRDefault="00A41B57" w:rsidP="00A41B57">
            <w:pPr>
              <w:pStyle w:val="ListParagraph"/>
              <w:numPr>
                <w:ilvl w:val="0"/>
                <w:numId w:val="2"/>
              </w:numPr>
            </w:pPr>
            <w:r>
              <w:t xml:space="preserve">Telephone only mode, including </w:t>
            </w:r>
            <w:r w:rsidRPr="00707E49">
              <w:t>advance letter a week before (English/Spanish)</w:t>
            </w:r>
            <w:r>
              <w:t xml:space="preserve"> and up to 10 call attempts</w:t>
            </w:r>
            <w:r w:rsidRPr="00707E49">
              <w:t xml:space="preserve"> </w:t>
            </w:r>
          </w:p>
          <w:p w14:paraId="1E832ABF" w14:textId="77777777" w:rsidR="00A41B57" w:rsidRPr="00707E49" w:rsidRDefault="00A41B57" w:rsidP="00A41B57">
            <w:pPr>
              <w:pStyle w:val="ListParagraph"/>
              <w:numPr>
                <w:ilvl w:val="0"/>
                <w:numId w:val="2"/>
              </w:numPr>
            </w:pPr>
            <w:r w:rsidRPr="00707E49">
              <w:t>Mail</w:t>
            </w:r>
            <w:r>
              <w:t xml:space="preserve"> with telephone follow-up, including survey mailing, </w:t>
            </w:r>
            <w:r w:rsidRPr="00707E49">
              <w:t>reminder postcard 2 weeks after</w:t>
            </w:r>
            <w:r>
              <w:t xml:space="preserve">, follow-up mailing </w:t>
            </w:r>
            <w:r w:rsidRPr="00707E49">
              <w:t>4 weeks after</w:t>
            </w:r>
            <w:r>
              <w:t xml:space="preserve">, </w:t>
            </w:r>
            <w:r>
              <w:lastRenderedPageBreak/>
              <w:t>follow-up tele</w:t>
            </w:r>
            <w:r w:rsidRPr="00707E49">
              <w:t>phone call 3 weeks after</w:t>
            </w:r>
          </w:p>
        </w:tc>
        <w:tc>
          <w:tcPr>
            <w:tcW w:w="1793" w:type="dxa"/>
            <w:gridSpan w:val="2"/>
          </w:tcPr>
          <w:p w14:paraId="290BA75F" w14:textId="77777777" w:rsidR="00A41B57" w:rsidRPr="00707E49" w:rsidRDefault="00A41B57" w:rsidP="005C1AC7">
            <w:pPr>
              <w:rPr>
                <w:b/>
                <w:bCs/>
              </w:rPr>
            </w:pPr>
            <w:r>
              <w:rPr>
                <w:b/>
                <w:bCs/>
              </w:rPr>
              <w:lastRenderedPageBreak/>
              <w:t>No statistically significant difference by mode</w:t>
            </w:r>
          </w:p>
          <w:p w14:paraId="3F20B404" w14:textId="77777777" w:rsidR="00A41B57" w:rsidRPr="00707E49" w:rsidRDefault="00A41B57" w:rsidP="005C1AC7">
            <w:r>
              <w:t xml:space="preserve">Mail with telephone follow-up: </w:t>
            </w:r>
            <w:r w:rsidRPr="00707E49">
              <w:t xml:space="preserve">55% (42% mail, 13% </w:t>
            </w:r>
            <w:r>
              <w:t>tele</w:t>
            </w:r>
            <w:r w:rsidRPr="00707E49">
              <w:t>phone)</w:t>
            </w:r>
          </w:p>
          <w:p w14:paraId="64A6C263" w14:textId="77777777" w:rsidR="00A41B57" w:rsidRPr="00707E49" w:rsidRDefault="00A41B57" w:rsidP="005C1AC7">
            <w:r>
              <w:t xml:space="preserve">Telephone: </w:t>
            </w:r>
            <w:r w:rsidRPr="00707E49">
              <w:t xml:space="preserve">53% </w:t>
            </w:r>
          </w:p>
        </w:tc>
        <w:tc>
          <w:tcPr>
            <w:tcW w:w="2156" w:type="dxa"/>
          </w:tcPr>
          <w:p w14:paraId="6C7C2DFF" w14:textId="77777777" w:rsidR="00A41B57" w:rsidRPr="00707E49" w:rsidRDefault="00A41B57" w:rsidP="005C1AC7">
            <w:r w:rsidRPr="00707E49">
              <w:t>Not reported</w:t>
            </w:r>
          </w:p>
          <w:p w14:paraId="72FD8E43" w14:textId="77777777" w:rsidR="00A41B57" w:rsidRPr="00707E49" w:rsidRDefault="00A41B57" w:rsidP="005C1AC7">
            <w:pPr>
              <w:pStyle w:val="NormalWeb"/>
              <w:rPr>
                <w:rFonts w:ascii="Times New Roman" w:hAnsi="Times New Roman" w:cs="Times New Roman"/>
              </w:rPr>
            </w:pPr>
          </w:p>
        </w:tc>
      </w:tr>
      <w:tr w:rsidR="00A41B57" w:rsidRPr="00707E49" w14:paraId="26493DD3" w14:textId="77777777" w:rsidTr="00192643">
        <w:tc>
          <w:tcPr>
            <w:tcW w:w="1949" w:type="dxa"/>
          </w:tcPr>
          <w:p w14:paraId="4AC447CB" w14:textId="77777777" w:rsidR="00A41B57" w:rsidRPr="00707E49" w:rsidRDefault="00A41B57" w:rsidP="005C1AC7">
            <w:proofErr w:type="spellStart"/>
            <w:r w:rsidRPr="00707E49">
              <w:t>Labovitz</w:t>
            </w:r>
            <w:proofErr w:type="spellEnd"/>
            <w:r w:rsidRPr="00707E49">
              <w:t xml:space="preserve"> 2017</w:t>
            </w:r>
            <w:r>
              <w:t xml:space="preserve"> </w:t>
            </w:r>
            <w:r>
              <w:fldChar w:fldCharType="begin"/>
            </w:r>
            <w:r>
              <w:instrText xml:space="preserve"> ADDIN EN.CITE &lt;EndNote&gt;&lt;Cite&gt;&lt;Author&gt;Labovitz&lt;/Author&gt;&lt;Year&gt;2017&lt;/Year&gt;&lt;RecNum&gt;98&lt;/RecNum&gt;&lt;DisplayText&gt;&lt;style face="superscript"&gt;38&lt;/style&gt;&lt;/DisplayText&gt;&lt;record&gt;&lt;rec-number&gt;98&lt;/rec-number&gt;&lt;foreign-keys&gt;&lt;key app="EN" db-id="v5ws2tfrzzxe5qefdeova907rdspxxfsvxae" timestamp="1581019137"&gt;98&lt;/key&gt;&lt;/foreign-keys&gt;&lt;ref-type name="Journal Article"&gt;17&lt;/ref-type&gt;&lt;contributors&gt;&lt;authors&gt;&lt;author&gt;Labovitz, J.&lt;/author&gt;&lt;author&gt;Patel, N.&lt;/author&gt;&lt;author&gt;Santander, I.&lt;/author&gt;&lt;/authors&gt;&lt;/contributors&gt;&lt;titles&gt;&lt;title&gt;Web-based patient experience surveys to enhance response rates a prospective study&lt;/title&gt;&lt;secondary-title&gt;J Am Podiatr Med Assoc&lt;/secondary-title&gt;&lt;alt-title&gt;Journal of the American Podiatric Medical Association&lt;/alt-title&gt;&lt;/titles&gt;&lt;periodical&gt;&lt;full-title&gt;J Am Podiatr Med Assoc&lt;/full-title&gt;&lt;abbr-1&gt;Journal of the American Podiatric Medical Association&lt;/abbr-1&gt;&lt;/periodical&gt;&lt;alt-periodical&gt;&lt;full-title&gt;J Am Podiatr Med Assoc&lt;/full-title&gt;&lt;abbr-1&gt;Journal of the American Podiatric Medical Association&lt;/abbr-1&gt;&lt;/alt-periodical&gt;&lt;pages&gt;516-521&lt;/pages&gt;&lt;volume&gt;107&lt;/volume&gt;&lt;number&gt;6&lt;/number&gt;&lt;edition&gt;2017/12/19&lt;/edition&gt;&lt;keywords&gt;&lt;keyword&gt;Adolescent&lt;/keyword&gt;&lt;keyword&gt;Adult&lt;/keyword&gt;&lt;keyword&gt;Aged&lt;/keyword&gt;&lt;keyword&gt;*Ambulatory Care&lt;/keyword&gt;&lt;keyword&gt;Cohort Studies&lt;/keyword&gt;&lt;keyword&gt;Cost-Benefit Analysis&lt;/keyword&gt;&lt;keyword&gt;*Electronic Mail&lt;/keyword&gt;&lt;keyword&gt;Female&lt;/keyword&gt;&lt;keyword&gt;Humans&lt;/keyword&gt;&lt;keyword&gt;*Internet&lt;/keyword&gt;&lt;keyword&gt;Male&lt;/keyword&gt;&lt;keyword&gt;Middle Aged&lt;/keyword&gt;&lt;keyword&gt;*Patient Participation&lt;/keyword&gt;&lt;keyword&gt;*Patient Satisfaction&lt;/keyword&gt;&lt;keyword&gt;*Surveys and Questionnaires&lt;/keyword&gt;&lt;keyword&gt;Young Adult&lt;/keyword&gt;&lt;/keywords&gt;&lt;dates&gt;&lt;year&gt;2017&lt;/year&gt;&lt;pub-dates&gt;&lt;date&gt;Nov&lt;/date&gt;&lt;/pub-dates&gt;&lt;/dates&gt;&lt;isbn&gt;1930-8264&lt;/isbn&gt;&lt;accession-num&gt;29252022&lt;/accession-num&gt;&lt;urls&gt;&lt;/urls&gt;&lt;electronic-resource-num&gt;10.7547/16-001&lt;/electronic-resource-num&gt;&lt;remote-database-provider&gt;NLM&lt;/remote-database-provider&gt;&lt;language&gt;eng&lt;/language&gt;&lt;/record&gt;&lt;/Cite&gt;&lt;/EndNote&gt;</w:instrText>
            </w:r>
            <w:r>
              <w:fldChar w:fldCharType="separate"/>
            </w:r>
            <w:r w:rsidRPr="00134A06">
              <w:rPr>
                <w:noProof/>
                <w:vertAlign w:val="superscript"/>
              </w:rPr>
              <w:t>38</w:t>
            </w:r>
            <w:r>
              <w:fldChar w:fldCharType="end"/>
            </w:r>
          </w:p>
        </w:tc>
        <w:tc>
          <w:tcPr>
            <w:tcW w:w="1736" w:type="dxa"/>
          </w:tcPr>
          <w:p w14:paraId="67032231" w14:textId="77777777" w:rsidR="00A41B57" w:rsidRPr="00707E49" w:rsidRDefault="00A41B57" w:rsidP="005C1AC7">
            <w:r w:rsidRPr="00707E49">
              <w:t>Patients of the Foot and Ankle Center in California</w:t>
            </w:r>
          </w:p>
        </w:tc>
        <w:tc>
          <w:tcPr>
            <w:tcW w:w="1723" w:type="dxa"/>
          </w:tcPr>
          <w:p w14:paraId="7E439DC5" w14:textId="77777777" w:rsidR="00A41B57" w:rsidRPr="00707E49" w:rsidRDefault="00A41B57" w:rsidP="005C1AC7">
            <w:r>
              <w:t xml:space="preserve">Total: </w:t>
            </w:r>
            <w:r w:rsidRPr="00707E49">
              <w:t>132</w:t>
            </w:r>
          </w:p>
          <w:p w14:paraId="030884F5" w14:textId="77777777" w:rsidR="00A41B57" w:rsidRPr="00707E49" w:rsidRDefault="00A41B57" w:rsidP="005C1AC7">
            <w:r>
              <w:t xml:space="preserve">In-person: </w:t>
            </w:r>
            <w:r w:rsidRPr="00707E49">
              <w:t>72</w:t>
            </w:r>
          </w:p>
          <w:p w14:paraId="78E15E2D" w14:textId="77777777" w:rsidR="00A41B57" w:rsidRPr="00707E49" w:rsidRDefault="00A41B57" w:rsidP="005C1AC7">
            <w:r>
              <w:t xml:space="preserve">Email: </w:t>
            </w:r>
            <w:r w:rsidRPr="00707E49">
              <w:t>60</w:t>
            </w:r>
          </w:p>
        </w:tc>
        <w:tc>
          <w:tcPr>
            <w:tcW w:w="1770" w:type="dxa"/>
          </w:tcPr>
          <w:p w14:paraId="78E6E6DF" w14:textId="77777777" w:rsidR="00A41B57" w:rsidRPr="00707E49" w:rsidRDefault="00A41B57" w:rsidP="005C1AC7">
            <w:r w:rsidRPr="00707E49">
              <w:t>CAHPS Clinician and Group Survey, with additional questions from the cultural competence, health literacy, and patient-</w:t>
            </w:r>
          </w:p>
          <w:p w14:paraId="4D33F9F6" w14:textId="77777777" w:rsidR="00A41B57" w:rsidRPr="00707E49" w:rsidRDefault="00A41B57" w:rsidP="005C1AC7">
            <w:r w:rsidRPr="00707E49">
              <w:t>centered medical home supplemental item sets</w:t>
            </w:r>
          </w:p>
        </w:tc>
        <w:tc>
          <w:tcPr>
            <w:tcW w:w="2864" w:type="dxa"/>
          </w:tcPr>
          <w:p w14:paraId="5E09436F" w14:textId="77777777" w:rsidR="00A41B57" w:rsidRPr="00707E49" w:rsidRDefault="00A41B57" w:rsidP="005C1AC7">
            <w:r w:rsidRPr="00707E49">
              <w:t>Modes tested:</w:t>
            </w:r>
          </w:p>
          <w:p w14:paraId="246CD6D6" w14:textId="77777777" w:rsidR="00A41B57" w:rsidRPr="00707E49" w:rsidRDefault="00A41B57" w:rsidP="00A41B57">
            <w:pPr>
              <w:pStyle w:val="ListParagraph"/>
              <w:numPr>
                <w:ilvl w:val="0"/>
                <w:numId w:val="2"/>
              </w:numPr>
            </w:pPr>
            <w:r w:rsidRPr="00707E49">
              <w:t>In-</w:t>
            </w:r>
            <w:r>
              <w:t>person mode, in which</w:t>
            </w:r>
            <w:r w:rsidRPr="00707E49">
              <w:t xml:space="preserve"> participants completed survey in a nonclinical room</w:t>
            </w:r>
          </w:p>
          <w:p w14:paraId="7E7A9D97" w14:textId="77777777" w:rsidR="00A41B57" w:rsidRPr="00707E49" w:rsidRDefault="00A41B57" w:rsidP="00A41B57">
            <w:pPr>
              <w:pStyle w:val="ListParagraph"/>
              <w:numPr>
                <w:ilvl w:val="0"/>
                <w:numId w:val="2"/>
              </w:numPr>
            </w:pPr>
            <w:r w:rsidRPr="00707E49">
              <w:t>Email</w:t>
            </w:r>
            <w:r>
              <w:t xml:space="preserve"> mode, in which</w:t>
            </w:r>
            <w:r w:rsidRPr="00707E49">
              <w:t xml:space="preserve"> participants who provided their email address before checking out then received a link to the web-based survey before the end of the same day</w:t>
            </w:r>
          </w:p>
          <w:p w14:paraId="40FC9F7E" w14:textId="77777777" w:rsidR="00A41B57" w:rsidRPr="00707E49" w:rsidRDefault="00A41B57" w:rsidP="005C1AC7">
            <w:pPr>
              <w:pStyle w:val="ListParagraph"/>
              <w:ind w:left="360"/>
            </w:pPr>
          </w:p>
        </w:tc>
        <w:tc>
          <w:tcPr>
            <w:tcW w:w="1793" w:type="dxa"/>
            <w:gridSpan w:val="2"/>
          </w:tcPr>
          <w:p w14:paraId="367F8582" w14:textId="77777777" w:rsidR="00A41B57" w:rsidRPr="00707E49" w:rsidRDefault="00A41B57" w:rsidP="005C1AC7">
            <w:pPr>
              <w:rPr>
                <w:b/>
                <w:bCs/>
              </w:rPr>
            </w:pPr>
            <w:r>
              <w:rPr>
                <w:b/>
                <w:bCs/>
              </w:rPr>
              <w:t>No s</w:t>
            </w:r>
            <w:r w:rsidRPr="00707E49">
              <w:rPr>
                <w:b/>
                <w:bCs/>
              </w:rPr>
              <w:t>tatistically significant differences by mode</w:t>
            </w:r>
          </w:p>
          <w:p w14:paraId="553192CF" w14:textId="77777777" w:rsidR="00A41B57" w:rsidRPr="00707E49" w:rsidRDefault="00A41B57" w:rsidP="005C1AC7">
            <w:r>
              <w:t xml:space="preserve">In-person: </w:t>
            </w:r>
            <w:r w:rsidRPr="00707E49">
              <w:t>72.2%</w:t>
            </w:r>
          </w:p>
          <w:p w14:paraId="69D9ED15" w14:textId="77777777" w:rsidR="00A41B57" w:rsidRPr="00707E49" w:rsidRDefault="00A41B57" w:rsidP="005C1AC7">
            <w:r>
              <w:t xml:space="preserve">Email: </w:t>
            </w:r>
            <w:r w:rsidRPr="00707E49">
              <w:t>58.3%</w:t>
            </w:r>
          </w:p>
        </w:tc>
        <w:tc>
          <w:tcPr>
            <w:tcW w:w="2156" w:type="dxa"/>
          </w:tcPr>
          <w:p w14:paraId="68692F52" w14:textId="77777777" w:rsidR="00A41B57" w:rsidRPr="00707E49" w:rsidRDefault="00A41B57" w:rsidP="005C1AC7">
            <w:r w:rsidRPr="00707E49">
              <w:t>No</w:t>
            </w:r>
            <w:r>
              <w:t>t reported</w:t>
            </w:r>
          </w:p>
        </w:tc>
      </w:tr>
      <w:tr w:rsidR="00A41B57" w:rsidRPr="00707E49" w14:paraId="3C0EC833" w14:textId="77777777" w:rsidTr="00192643">
        <w:tc>
          <w:tcPr>
            <w:tcW w:w="1949" w:type="dxa"/>
          </w:tcPr>
          <w:p w14:paraId="62D583BE" w14:textId="77777777" w:rsidR="00A41B57" w:rsidRPr="00707E49" w:rsidRDefault="00A41B57" w:rsidP="005C1AC7">
            <w:r w:rsidRPr="00707E49">
              <w:t>Mathews 2019</w:t>
            </w:r>
            <w:r>
              <w:t xml:space="preserve"> </w:t>
            </w:r>
            <w:r>
              <w:fldChar w:fldCharType="begin"/>
            </w:r>
            <w:r>
              <w:instrText xml:space="preserve"> ADDIN EN.CITE &lt;EndNote&gt;&lt;Cite&gt;&lt;Author&gt;Mathews&lt;/Author&gt;&lt;Year&gt;2019&lt;/Year&gt;&lt;RecNum&gt;946&lt;/RecNum&gt;&lt;DisplayText&gt;&lt;style face="superscript"&gt;42&lt;/style&gt;&lt;/DisplayText&gt;&lt;record&gt;&lt;rec-number&gt;946&lt;/rec-number&gt;&lt;foreign-keys&gt;&lt;key app="EN" db-id="v5ws2tfrzzxe5qefdeova907rdspxxfsvxae" timestamp="1621255924"&gt;946&lt;/key&gt;&lt;/foreign-keys&gt;&lt;ref-type name="Journal Article"&gt;17&lt;/ref-type&gt;&lt;contributors&gt;&lt;authors&gt;&lt;author&gt;Mathews, M. &lt;/author&gt;&lt;author&gt;Parast, L.&lt;/author&gt;&lt;author&gt;Tolpadi, A.&lt;/author&gt;&lt;author&gt;Elliott, M.&lt;/author&gt;&lt;author&gt;Flow-Delwiche, E.&lt;/author&gt;&lt;author&gt;Becker, K.&lt;/author&gt;&lt;/authors&gt;&lt;/contributors&gt;&lt;titles&gt;&lt;title&gt;Methods for improving response rates in an emergency department setting – A randomized feasibility study&lt;/title&gt;&lt;secondary-title&gt;Survey Practice&lt;/secondary-title&gt;&lt;/titles&gt;&lt;periodical&gt;&lt;full-title&gt;Survey Practice&lt;/full-title&gt;&lt;/periodical&gt;&lt;volume&gt;12.&lt;/volume&gt;&lt;number&gt;1&lt;/number&gt;&lt;dates&gt;&lt;year&gt;2019&lt;/year&gt;&lt;/dates&gt;&lt;urls&gt;&lt;/urls&gt;&lt;electronic-resource-num&gt;https://doi.org/10.29115/SP-2019-0007&lt;/electronic-resource-num&gt;&lt;/record&gt;&lt;/Cite&gt;&lt;/EndNote&gt;</w:instrText>
            </w:r>
            <w:r>
              <w:fldChar w:fldCharType="separate"/>
            </w:r>
            <w:r w:rsidRPr="00134A06">
              <w:rPr>
                <w:noProof/>
                <w:vertAlign w:val="superscript"/>
              </w:rPr>
              <w:t>42</w:t>
            </w:r>
            <w:r>
              <w:fldChar w:fldCharType="end"/>
            </w:r>
          </w:p>
        </w:tc>
        <w:tc>
          <w:tcPr>
            <w:tcW w:w="1736" w:type="dxa"/>
          </w:tcPr>
          <w:p w14:paraId="342C03CA" w14:textId="77777777" w:rsidR="00A41B57" w:rsidRPr="00707E49" w:rsidRDefault="00A41B57" w:rsidP="005C1AC7">
            <w:pPr>
              <w:rPr>
                <w:rFonts w:eastAsia="Calibri"/>
              </w:rPr>
            </w:pPr>
            <w:r w:rsidRPr="00707E49">
              <w:rPr>
                <w:rFonts w:eastAsia="Calibri"/>
              </w:rPr>
              <w:t>Patients from eight hospital-based</w:t>
            </w:r>
            <w:r>
              <w:rPr>
                <w:rFonts w:eastAsia="Calibri"/>
              </w:rPr>
              <w:t xml:space="preserve"> emergency departments</w:t>
            </w:r>
            <w:r w:rsidRPr="00707E49">
              <w:rPr>
                <w:rFonts w:eastAsia="Calibri"/>
              </w:rPr>
              <w:t xml:space="preserve"> nationwide</w:t>
            </w:r>
          </w:p>
        </w:tc>
        <w:tc>
          <w:tcPr>
            <w:tcW w:w="1723" w:type="dxa"/>
          </w:tcPr>
          <w:p w14:paraId="179A2837" w14:textId="77777777" w:rsidR="00A41B57" w:rsidRPr="00707E49" w:rsidRDefault="00A41B57" w:rsidP="005C1AC7">
            <w:r>
              <w:t xml:space="preserve">Total: </w:t>
            </w:r>
            <w:r w:rsidRPr="00707E49">
              <w:t>4,017</w:t>
            </w:r>
          </w:p>
          <w:p w14:paraId="10057291" w14:textId="77777777" w:rsidR="00A41B57" w:rsidRDefault="00A41B57" w:rsidP="005C1AC7">
            <w:r>
              <w:t xml:space="preserve">Mail with telephone follow-up: </w:t>
            </w:r>
            <w:r w:rsidRPr="00707E49">
              <w:t xml:space="preserve">805 </w:t>
            </w:r>
          </w:p>
          <w:p w14:paraId="3C08DB13" w14:textId="77777777" w:rsidR="00A41B57" w:rsidRPr="00707E49" w:rsidRDefault="00A41B57" w:rsidP="005C1AC7">
            <w:r>
              <w:t xml:space="preserve">Email with mail and telephone follow-up: </w:t>
            </w:r>
          </w:p>
          <w:p w14:paraId="3AC93CCC" w14:textId="77777777" w:rsidR="00A41B57" w:rsidRPr="00707E49" w:rsidRDefault="00A41B57" w:rsidP="005C1AC7">
            <w:r w:rsidRPr="00707E49">
              <w:t xml:space="preserve">804 </w:t>
            </w:r>
          </w:p>
          <w:p w14:paraId="552E303B" w14:textId="77777777" w:rsidR="00A41B57" w:rsidRPr="00707E49" w:rsidRDefault="00A41B57" w:rsidP="005C1AC7">
            <w:r>
              <w:t xml:space="preserve">Mail invitation to web: </w:t>
            </w:r>
            <w:r w:rsidRPr="00707E49">
              <w:t>804</w:t>
            </w:r>
          </w:p>
          <w:p w14:paraId="67FD2445" w14:textId="77777777" w:rsidR="00A41B57" w:rsidRDefault="00A41B57" w:rsidP="005C1AC7">
            <w:r>
              <w:lastRenderedPageBreak/>
              <w:t xml:space="preserve">Email invitation to web: </w:t>
            </w:r>
            <w:r w:rsidRPr="00707E49">
              <w:t>804</w:t>
            </w:r>
          </w:p>
          <w:p w14:paraId="756546ED" w14:textId="77777777" w:rsidR="00A41B57" w:rsidRPr="00707E49" w:rsidRDefault="00A41B57" w:rsidP="005C1AC7">
            <w:r>
              <w:t xml:space="preserve">In-person: </w:t>
            </w:r>
            <w:r w:rsidRPr="00707E49">
              <w:t>800</w:t>
            </w:r>
          </w:p>
          <w:p w14:paraId="495EE676" w14:textId="77777777" w:rsidR="00A41B57" w:rsidRPr="00707E49" w:rsidRDefault="00A41B57" w:rsidP="005C1AC7"/>
        </w:tc>
        <w:tc>
          <w:tcPr>
            <w:tcW w:w="1770" w:type="dxa"/>
          </w:tcPr>
          <w:p w14:paraId="58BC1A27" w14:textId="77777777" w:rsidR="00A41B57" w:rsidRPr="00707E49" w:rsidRDefault="00A41B57" w:rsidP="005C1AC7">
            <w:r w:rsidRPr="00707E49">
              <w:lastRenderedPageBreak/>
              <w:t>E</w:t>
            </w:r>
            <w:r>
              <w:t>mergency Department</w:t>
            </w:r>
            <w:r w:rsidRPr="00707E49">
              <w:t xml:space="preserve"> CAHPS v. 3.0</w:t>
            </w:r>
          </w:p>
        </w:tc>
        <w:tc>
          <w:tcPr>
            <w:tcW w:w="2864" w:type="dxa"/>
          </w:tcPr>
          <w:p w14:paraId="4344297A" w14:textId="77777777" w:rsidR="00A41B57" w:rsidRDefault="00A41B57" w:rsidP="005C1AC7">
            <w:r>
              <w:t xml:space="preserve">Modes tested: </w:t>
            </w:r>
          </w:p>
          <w:p w14:paraId="28F808F6" w14:textId="77777777" w:rsidR="00A41B57" w:rsidRPr="00707E49" w:rsidRDefault="00A41B57" w:rsidP="00A41B57">
            <w:pPr>
              <w:pStyle w:val="ListParagraph"/>
              <w:numPr>
                <w:ilvl w:val="0"/>
                <w:numId w:val="2"/>
              </w:numPr>
            </w:pPr>
            <w:r>
              <w:t>Mail with telephone follow-up, including m</w:t>
            </w:r>
            <w:r w:rsidRPr="00707E49">
              <w:t xml:space="preserve">ail same day </w:t>
            </w:r>
            <w:r>
              <w:t>as visit, follow-up with tele</w:t>
            </w:r>
            <w:r w:rsidRPr="00707E49">
              <w:t xml:space="preserve">phone </w:t>
            </w:r>
            <w:r>
              <w:t xml:space="preserve">survey </w:t>
            </w:r>
            <w:r w:rsidRPr="00707E49">
              <w:t>21 days after</w:t>
            </w:r>
          </w:p>
          <w:p w14:paraId="4E7C7E76" w14:textId="77777777" w:rsidR="00A41B57" w:rsidRPr="00707E49" w:rsidRDefault="00A41B57" w:rsidP="00A41B57">
            <w:pPr>
              <w:pStyle w:val="ListParagraph"/>
              <w:numPr>
                <w:ilvl w:val="0"/>
                <w:numId w:val="2"/>
              </w:numPr>
            </w:pPr>
            <w:r>
              <w:t>Email with mail and telephone follow-up, including e</w:t>
            </w:r>
            <w:r w:rsidRPr="00707E49">
              <w:t xml:space="preserve">mail </w:t>
            </w:r>
            <w:r>
              <w:t>with URL and pin code</w:t>
            </w:r>
            <w:r w:rsidRPr="00707E49">
              <w:t xml:space="preserve"> the same day</w:t>
            </w:r>
            <w:r>
              <w:t xml:space="preserve"> as visit, </w:t>
            </w:r>
            <w:r>
              <w:lastRenderedPageBreak/>
              <w:t xml:space="preserve">survey mailing </w:t>
            </w:r>
            <w:r w:rsidRPr="00707E49">
              <w:t>five days after</w:t>
            </w:r>
            <w:r>
              <w:t>, telep</w:t>
            </w:r>
            <w:r w:rsidRPr="00707E49">
              <w:t xml:space="preserve">hone </w:t>
            </w:r>
            <w:r>
              <w:t xml:space="preserve">follow-up </w:t>
            </w:r>
            <w:r w:rsidRPr="00707E49">
              <w:t>26 days after</w:t>
            </w:r>
          </w:p>
          <w:p w14:paraId="190C5E72" w14:textId="77777777" w:rsidR="00A41B57" w:rsidRPr="00707E49" w:rsidRDefault="00A41B57" w:rsidP="00A41B57">
            <w:pPr>
              <w:pStyle w:val="ListParagraph"/>
              <w:numPr>
                <w:ilvl w:val="0"/>
                <w:numId w:val="2"/>
              </w:numPr>
            </w:pPr>
            <w:r>
              <w:t>Mail invitation to web, including mailing</w:t>
            </w:r>
            <w:r w:rsidRPr="00707E49">
              <w:t xml:space="preserve"> with URL and pin </w:t>
            </w:r>
            <w:r>
              <w:t xml:space="preserve">code </w:t>
            </w:r>
            <w:r w:rsidRPr="00707E49">
              <w:t xml:space="preserve">the same day </w:t>
            </w:r>
            <w:r>
              <w:t>as visit, s</w:t>
            </w:r>
            <w:r w:rsidRPr="00707E49">
              <w:t>econd mail</w:t>
            </w:r>
            <w:r>
              <w:t>ing</w:t>
            </w:r>
            <w:r w:rsidRPr="00707E49">
              <w:t xml:space="preserve"> with URL and pin </w:t>
            </w:r>
            <w:r>
              <w:t xml:space="preserve">code </w:t>
            </w:r>
            <w:r w:rsidRPr="00707E49">
              <w:t>21 days after</w:t>
            </w:r>
          </w:p>
          <w:p w14:paraId="0A8FEC45" w14:textId="77777777" w:rsidR="00A41B57" w:rsidRDefault="00A41B57" w:rsidP="00A41B57">
            <w:pPr>
              <w:pStyle w:val="ListParagraph"/>
              <w:numPr>
                <w:ilvl w:val="0"/>
                <w:numId w:val="2"/>
              </w:numPr>
            </w:pPr>
            <w:r w:rsidRPr="00707E49">
              <w:t xml:space="preserve">Email </w:t>
            </w:r>
            <w:r>
              <w:t>invitation to web</w:t>
            </w:r>
            <w:r w:rsidRPr="00707E49">
              <w:t>: email with link the same day</w:t>
            </w:r>
            <w:r>
              <w:t xml:space="preserve"> as visit, </w:t>
            </w:r>
            <w:r w:rsidRPr="00707E49">
              <w:t>second email five days after</w:t>
            </w:r>
            <w:r>
              <w:t xml:space="preserve">, and </w:t>
            </w:r>
            <w:r w:rsidRPr="00707E49">
              <w:t>third email 10 days after</w:t>
            </w:r>
          </w:p>
          <w:p w14:paraId="4E67D707" w14:textId="77777777" w:rsidR="00A41B57" w:rsidRPr="00707E49" w:rsidRDefault="00A41B57" w:rsidP="00A41B57">
            <w:pPr>
              <w:pStyle w:val="ListParagraph"/>
              <w:numPr>
                <w:ilvl w:val="0"/>
                <w:numId w:val="2"/>
              </w:numPr>
            </w:pPr>
            <w:r>
              <w:t>In-person distribution of paper survey for completion at home and return by mail</w:t>
            </w:r>
          </w:p>
        </w:tc>
        <w:tc>
          <w:tcPr>
            <w:tcW w:w="1793" w:type="dxa"/>
            <w:gridSpan w:val="2"/>
          </w:tcPr>
          <w:p w14:paraId="00B0F7B8" w14:textId="77777777" w:rsidR="00A41B57" w:rsidRPr="00707E49" w:rsidRDefault="00A41B57" w:rsidP="005C1AC7">
            <w:pPr>
              <w:rPr>
                <w:b/>
                <w:bCs/>
              </w:rPr>
            </w:pPr>
            <w:r w:rsidRPr="00707E49">
              <w:rPr>
                <w:b/>
                <w:bCs/>
              </w:rPr>
              <w:lastRenderedPageBreak/>
              <w:t xml:space="preserve">Statistically significant differences by mode </w:t>
            </w:r>
          </w:p>
          <w:p w14:paraId="201C0EF5" w14:textId="77777777" w:rsidR="00A41B57" w:rsidRPr="00707E49" w:rsidRDefault="00A41B57" w:rsidP="005C1AC7">
            <w:r>
              <w:t xml:space="preserve">Mail with telephone follow-up: </w:t>
            </w:r>
            <w:r w:rsidRPr="00707E49">
              <w:t xml:space="preserve">25.3% </w:t>
            </w:r>
          </w:p>
          <w:p w14:paraId="6F76A0EC" w14:textId="77777777" w:rsidR="00A41B57" w:rsidRPr="00707E49" w:rsidRDefault="00A41B57" w:rsidP="005C1AC7">
            <w:r>
              <w:t xml:space="preserve">Email with mail and telephone follow-up: </w:t>
            </w:r>
            <w:r w:rsidRPr="00707E49">
              <w:t>30.7%</w:t>
            </w:r>
          </w:p>
          <w:p w14:paraId="350873DC" w14:textId="77777777" w:rsidR="00A41B57" w:rsidRPr="00707E49" w:rsidRDefault="00A41B57" w:rsidP="005C1AC7">
            <w:r>
              <w:lastRenderedPageBreak/>
              <w:t xml:space="preserve">Mail invitation to web: </w:t>
            </w:r>
            <w:r w:rsidRPr="00707E49">
              <w:t xml:space="preserve">0.8% </w:t>
            </w:r>
          </w:p>
          <w:p w14:paraId="2051935E" w14:textId="77777777" w:rsidR="00A41B57" w:rsidRDefault="00A41B57" w:rsidP="005C1AC7">
            <w:r>
              <w:t xml:space="preserve">Email invitation to web: </w:t>
            </w:r>
            <w:r w:rsidRPr="00707E49">
              <w:t xml:space="preserve">4.3% </w:t>
            </w:r>
          </w:p>
          <w:p w14:paraId="748F4BD2" w14:textId="77777777" w:rsidR="00A41B57" w:rsidRPr="00707E49" w:rsidRDefault="00A41B57" w:rsidP="005C1AC7">
            <w:r>
              <w:t xml:space="preserve">In-person: </w:t>
            </w:r>
            <w:r w:rsidRPr="00707E49">
              <w:t xml:space="preserve">9.6% </w:t>
            </w:r>
          </w:p>
          <w:p w14:paraId="385CACDA" w14:textId="77777777" w:rsidR="00A41B57" w:rsidRPr="00707E49" w:rsidRDefault="00A41B57" w:rsidP="005C1AC7"/>
        </w:tc>
        <w:tc>
          <w:tcPr>
            <w:tcW w:w="2156" w:type="dxa"/>
          </w:tcPr>
          <w:p w14:paraId="566000E2" w14:textId="77777777" w:rsidR="00A41B57" w:rsidRPr="00707E49" w:rsidRDefault="00A41B57" w:rsidP="005C1AC7">
            <w:r w:rsidRPr="00707E49">
              <w:lastRenderedPageBreak/>
              <w:t>Not reported</w:t>
            </w:r>
          </w:p>
        </w:tc>
      </w:tr>
      <w:tr w:rsidR="00A41B57" w:rsidRPr="00707E49" w14:paraId="08FE72BD" w14:textId="77777777" w:rsidTr="00192643">
        <w:tc>
          <w:tcPr>
            <w:tcW w:w="1949" w:type="dxa"/>
          </w:tcPr>
          <w:p w14:paraId="1E232E29" w14:textId="77777777" w:rsidR="00A41B57" w:rsidRPr="00707E49" w:rsidRDefault="00A41B57" w:rsidP="005C1AC7">
            <w:proofErr w:type="spellStart"/>
            <w:r w:rsidRPr="00707E49">
              <w:t>Napoles</w:t>
            </w:r>
            <w:proofErr w:type="spellEnd"/>
            <w:r w:rsidRPr="00707E49">
              <w:t>-Springer 2004</w:t>
            </w:r>
            <w:r>
              <w:t xml:space="preserve"> </w:t>
            </w:r>
            <w:r>
              <w:fldChar w:fldCharType="begin">
                <w:fldData xml:space="preserve">PEVuZE5vdGU+PENpdGU+PEF1dGhvcj5OYXBvbGVzLVNwcmluZ2VyPC9BdXRob3I+PFllYXI+MjAw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</w:fldData>
              </w:fldChar>
            </w:r>
            <w:r>
              <w:instrText xml:space="preserve"> ADDIN EN.CITE </w:instrText>
            </w:r>
            <w:r>
              <w:fldChar w:fldCharType="begin">
                <w:fldData xml:space="preserve">PEVuZE5vdGU+PENpdGU+PEF1dGhvcj5OYXBvbGVzLVNwcmluZ2VyPC9BdXRob3I+PFllYXI+MjAw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</w:fldData>
              </w:fldChar>
            </w:r>
            <w:r>
              <w:instrText xml:space="preserve"> ADDIN EN.CITE.DATA </w:instrText>
            </w:r>
            <w:r>
              <w:fldChar w:fldCharType="end"/>
            </w:r>
            <w:r>
              <w:fldChar w:fldCharType="separate"/>
            </w:r>
            <w:r w:rsidRPr="00134A06">
              <w:rPr>
                <w:noProof/>
                <w:vertAlign w:val="superscript"/>
              </w:rPr>
              <w:t>55</w:t>
            </w:r>
            <w:r>
              <w:fldChar w:fldCharType="end"/>
            </w:r>
          </w:p>
        </w:tc>
        <w:tc>
          <w:tcPr>
            <w:tcW w:w="1736" w:type="dxa"/>
          </w:tcPr>
          <w:p w14:paraId="46AEA85F" w14:textId="77777777" w:rsidR="00A41B57" w:rsidRPr="00707E49" w:rsidRDefault="00A41B57" w:rsidP="005C1AC7">
            <w:r>
              <w:t>Black and White primary care p</w:t>
            </w:r>
            <w:r w:rsidRPr="00707E49">
              <w:t>atients</w:t>
            </w:r>
            <w:r>
              <w:t xml:space="preserve"> age</w:t>
            </w:r>
            <w:r w:rsidRPr="00707E49">
              <w:t xml:space="preserve"> 50 </w:t>
            </w:r>
            <w:r>
              <w:t xml:space="preserve">or older </w:t>
            </w:r>
            <w:r w:rsidRPr="00707E49">
              <w:t>in Northern California</w:t>
            </w:r>
          </w:p>
        </w:tc>
        <w:tc>
          <w:tcPr>
            <w:tcW w:w="1723" w:type="dxa"/>
          </w:tcPr>
          <w:p w14:paraId="357E174F" w14:textId="77777777" w:rsidR="00A41B57" w:rsidRPr="00707E49" w:rsidRDefault="00A41B57" w:rsidP="005C1AC7">
            <w:r>
              <w:t xml:space="preserve">Total: </w:t>
            </w:r>
            <w:r w:rsidRPr="00707E49">
              <w:t xml:space="preserve">600 </w:t>
            </w:r>
          </w:p>
          <w:p w14:paraId="41510086" w14:textId="77777777" w:rsidR="00A41B57" w:rsidRPr="00707E49" w:rsidRDefault="00A41B57" w:rsidP="005C1AC7">
            <w:r>
              <w:t xml:space="preserve">Prenotification letter: </w:t>
            </w:r>
            <w:r w:rsidRPr="00707E49">
              <w:t xml:space="preserve">300 </w:t>
            </w:r>
          </w:p>
          <w:p w14:paraId="5B8DF1D0" w14:textId="77777777" w:rsidR="00A41B57" w:rsidRPr="00707E49" w:rsidRDefault="00A41B57" w:rsidP="005C1AC7">
            <w:r>
              <w:t xml:space="preserve">No prenotification letter: </w:t>
            </w:r>
            <w:r w:rsidRPr="00707E49">
              <w:t xml:space="preserve">300 </w:t>
            </w:r>
          </w:p>
        </w:tc>
        <w:tc>
          <w:tcPr>
            <w:tcW w:w="1770" w:type="dxa"/>
          </w:tcPr>
          <w:p w14:paraId="6F82B04C" w14:textId="77777777" w:rsidR="00A41B57" w:rsidRPr="00707E49" w:rsidRDefault="00A41B57" w:rsidP="005C1AC7">
            <w:r w:rsidRPr="00707E49">
              <w:t>Patient satisfaction with care</w:t>
            </w:r>
          </w:p>
        </w:tc>
        <w:tc>
          <w:tcPr>
            <w:tcW w:w="2864" w:type="dxa"/>
          </w:tcPr>
          <w:p w14:paraId="03B2377E" w14:textId="77777777" w:rsidR="00A41B57" w:rsidRPr="00707E49" w:rsidRDefault="00A41B57" w:rsidP="005C1AC7">
            <w:r>
              <w:t>Prenotification</w:t>
            </w:r>
            <w:r w:rsidRPr="00707E49">
              <w:t xml:space="preserve"> tested:</w:t>
            </w:r>
          </w:p>
          <w:p w14:paraId="67079531" w14:textId="77777777" w:rsidR="00A41B57" w:rsidRPr="00707E49" w:rsidRDefault="00A41B57" w:rsidP="00A41B57">
            <w:pPr>
              <w:pStyle w:val="ListParagraph"/>
              <w:numPr>
                <w:ilvl w:val="0"/>
                <w:numId w:val="2"/>
              </w:numPr>
            </w:pPr>
            <w:r>
              <w:t>Prenotification letter t</w:t>
            </w:r>
            <w:r w:rsidRPr="00707E49">
              <w:t xml:space="preserve">wo weeks prior to </w:t>
            </w:r>
            <w:r>
              <w:t>survey mailing</w:t>
            </w:r>
            <w:r w:rsidRPr="00707E49">
              <w:t>, reminder postcard 1 week after the survey</w:t>
            </w:r>
            <w:r>
              <w:t xml:space="preserve">, follow-up with up to </w:t>
            </w:r>
            <w:r w:rsidRPr="00707E49">
              <w:t xml:space="preserve">2 phone calls </w:t>
            </w:r>
          </w:p>
          <w:p w14:paraId="28F37063" w14:textId="77777777" w:rsidR="00A41B57" w:rsidRPr="00707E49" w:rsidRDefault="00A41B57" w:rsidP="00A41B57">
            <w:pPr>
              <w:pStyle w:val="ListParagraph"/>
              <w:numPr>
                <w:ilvl w:val="0"/>
                <w:numId w:val="2"/>
              </w:numPr>
            </w:pPr>
            <w:r>
              <w:lastRenderedPageBreak/>
              <w:t xml:space="preserve">No prenotification letter, with rest of protocol the same </w:t>
            </w:r>
          </w:p>
        </w:tc>
        <w:tc>
          <w:tcPr>
            <w:tcW w:w="1793" w:type="dxa"/>
            <w:gridSpan w:val="2"/>
          </w:tcPr>
          <w:p w14:paraId="1E2B5BE9" w14:textId="77777777" w:rsidR="00A41B57" w:rsidRPr="00707E49" w:rsidRDefault="00A41B57" w:rsidP="005C1AC7">
            <w:pPr>
              <w:rPr>
                <w:b/>
                <w:bCs/>
              </w:rPr>
            </w:pPr>
            <w:r w:rsidRPr="00707E49">
              <w:rPr>
                <w:b/>
                <w:bCs/>
              </w:rPr>
              <w:lastRenderedPageBreak/>
              <w:t>No statistically significant differences by advance letter use</w:t>
            </w:r>
          </w:p>
          <w:p w14:paraId="0071BA3D" w14:textId="77777777" w:rsidR="00A41B57" w:rsidRPr="00707E49" w:rsidRDefault="00A41B57" w:rsidP="005C1AC7">
            <w:r>
              <w:t xml:space="preserve">Prenotification letter: </w:t>
            </w:r>
            <w:r w:rsidRPr="00707E49">
              <w:t xml:space="preserve">59% </w:t>
            </w:r>
          </w:p>
          <w:p w14:paraId="2602594E" w14:textId="77777777" w:rsidR="00A41B57" w:rsidRPr="00707E49" w:rsidRDefault="00A41B57" w:rsidP="005C1AC7">
            <w:r>
              <w:lastRenderedPageBreak/>
              <w:t xml:space="preserve">No prenotification letter: </w:t>
            </w:r>
            <w:r w:rsidRPr="00707E49">
              <w:t xml:space="preserve">41% </w:t>
            </w:r>
          </w:p>
          <w:p w14:paraId="4328C015" w14:textId="77777777" w:rsidR="00A41B57" w:rsidRPr="00707E49" w:rsidRDefault="00A41B57" w:rsidP="005C1AC7"/>
        </w:tc>
        <w:tc>
          <w:tcPr>
            <w:tcW w:w="2156" w:type="dxa"/>
          </w:tcPr>
          <w:p w14:paraId="0D5DB432" w14:textId="77777777" w:rsidR="00A41B57" w:rsidRDefault="00A41B57" w:rsidP="005C1AC7">
            <w:pPr>
              <w:rPr>
                <w:b/>
                <w:bCs/>
              </w:rPr>
            </w:pPr>
            <w:r>
              <w:rPr>
                <w:b/>
                <w:bCs/>
              </w:rPr>
              <w:lastRenderedPageBreak/>
              <w:t>Statistically</w:t>
            </w:r>
            <w:r w:rsidRPr="00707E49">
              <w:rPr>
                <w:b/>
                <w:bCs/>
              </w:rPr>
              <w:t xml:space="preserve"> significant differences </w:t>
            </w:r>
            <w:r>
              <w:rPr>
                <w:b/>
                <w:bCs/>
              </w:rPr>
              <w:t>by prenotification</w:t>
            </w:r>
            <w:r w:rsidRPr="00707E49">
              <w:rPr>
                <w:b/>
                <w:bCs/>
              </w:rPr>
              <w:t xml:space="preserve"> letter </w:t>
            </w:r>
            <w:r>
              <w:rPr>
                <w:b/>
                <w:bCs/>
              </w:rPr>
              <w:t xml:space="preserve">by </w:t>
            </w:r>
            <w:r w:rsidRPr="00707E49">
              <w:rPr>
                <w:b/>
                <w:bCs/>
              </w:rPr>
              <w:t>race</w:t>
            </w:r>
          </w:p>
          <w:p w14:paraId="5ED693C4" w14:textId="77777777" w:rsidR="00A41B57" w:rsidRPr="00707E49" w:rsidRDefault="00A41B57" w:rsidP="005C1AC7">
            <w:pPr>
              <w:rPr>
                <w:b/>
                <w:bCs/>
              </w:rPr>
            </w:pPr>
            <w:r>
              <w:t xml:space="preserve">Patients who received the prenotification letter were more </w:t>
            </w:r>
            <w:r>
              <w:lastRenderedPageBreak/>
              <w:t>likely to respond but this effect was statistically significant for White patients only.</w:t>
            </w:r>
          </w:p>
          <w:p w14:paraId="68EFA97B" w14:textId="77777777" w:rsidR="00A41B57" w:rsidRPr="00707E49" w:rsidRDefault="00A41B57" w:rsidP="005C1AC7"/>
          <w:p w14:paraId="4D45C75F" w14:textId="77777777" w:rsidR="00A41B57" w:rsidRPr="00707E49" w:rsidRDefault="00A41B57" w:rsidP="005C1AC7"/>
        </w:tc>
      </w:tr>
      <w:tr w:rsidR="00A41B57" w:rsidRPr="00707E49" w14:paraId="59E99CD6" w14:textId="77777777" w:rsidTr="00192643">
        <w:tc>
          <w:tcPr>
            <w:tcW w:w="1949" w:type="dxa"/>
          </w:tcPr>
          <w:p w14:paraId="24846D5E" w14:textId="77777777" w:rsidR="00A41B57" w:rsidRPr="00707E49" w:rsidRDefault="00A41B57" w:rsidP="005C1AC7">
            <w:proofErr w:type="spellStart"/>
            <w:r w:rsidRPr="00707E49">
              <w:lastRenderedPageBreak/>
              <w:t>Napoles</w:t>
            </w:r>
            <w:proofErr w:type="spellEnd"/>
            <w:r w:rsidRPr="00707E49">
              <w:t>-Springer 2005</w:t>
            </w:r>
            <w:r>
              <w:t xml:space="preserve"> </w:t>
            </w:r>
            <w:r>
              <w:fldChar w:fldCharType="begin">
                <w:fldData xml:space="preserve">PEVuZE5vdGU+PENpdGU+PEF1dGhvcj5OYXBvbGVzLVNwcmluZ2VyPC9BdXRob3I+PFllYXI+MjAw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</w:fldData>
              </w:fldChar>
            </w:r>
            <w:r>
              <w:instrText xml:space="preserve"> ADDIN EN.CITE </w:instrText>
            </w:r>
            <w:r>
              <w:fldChar w:fldCharType="begin">
                <w:fldData xml:space="preserve">PEVuZE5vdGU+PENpdGU+PEF1dGhvcj5OYXBvbGVzLVNwcmluZ2VyPC9BdXRob3I+PFllYXI+MjAw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</w:fldData>
              </w:fldChar>
            </w:r>
            <w:r>
              <w:instrText xml:space="preserve"> ADDIN EN.CITE.DATA </w:instrText>
            </w:r>
            <w:r>
              <w:fldChar w:fldCharType="end"/>
            </w:r>
            <w:r>
              <w:fldChar w:fldCharType="separate"/>
            </w:r>
            <w:r w:rsidRPr="00134A06">
              <w:rPr>
                <w:noProof/>
                <w:vertAlign w:val="superscript"/>
              </w:rPr>
              <w:t>56</w:t>
            </w:r>
            <w:r>
              <w:fldChar w:fldCharType="end"/>
            </w:r>
          </w:p>
        </w:tc>
        <w:tc>
          <w:tcPr>
            <w:tcW w:w="1736" w:type="dxa"/>
          </w:tcPr>
          <w:p w14:paraId="0764652D" w14:textId="77777777" w:rsidR="00A41B57" w:rsidRPr="00707E49" w:rsidRDefault="00A41B57" w:rsidP="005C1AC7">
            <w:r w:rsidRPr="00707E49">
              <w:t>Adult</w:t>
            </w:r>
            <w:r>
              <w:t xml:space="preserve"> patients of the </w:t>
            </w:r>
            <w:r w:rsidRPr="00707E49">
              <w:t>University of California San Francisco-Mt. Zion adult primary care</w:t>
            </w:r>
          </w:p>
          <w:p w14:paraId="318A2167" w14:textId="77777777" w:rsidR="00A41B57" w:rsidRPr="00707E49" w:rsidRDefault="00A41B57" w:rsidP="005C1AC7">
            <w:r w:rsidRPr="00707E49">
              <w:t>clinics</w:t>
            </w:r>
          </w:p>
        </w:tc>
        <w:tc>
          <w:tcPr>
            <w:tcW w:w="1723" w:type="dxa"/>
          </w:tcPr>
          <w:p w14:paraId="1B302CC9" w14:textId="77777777" w:rsidR="00A41B57" w:rsidRPr="00707E49" w:rsidRDefault="00A41B57" w:rsidP="005C1AC7">
            <w:r>
              <w:t xml:space="preserve">Total: </w:t>
            </w:r>
            <w:r w:rsidRPr="00707E49">
              <w:t>4,660</w:t>
            </w:r>
          </w:p>
          <w:p w14:paraId="2232CF9F" w14:textId="77777777" w:rsidR="00A41B57" w:rsidRDefault="00A41B57" w:rsidP="005C1AC7">
            <w:r>
              <w:t xml:space="preserve">Black: </w:t>
            </w:r>
            <w:r w:rsidRPr="00707E49">
              <w:t>1,400</w:t>
            </w:r>
          </w:p>
          <w:p w14:paraId="1253CDDF" w14:textId="77777777" w:rsidR="00A41B57" w:rsidRPr="00707E49" w:rsidRDefault="00A41B57" w:rsidP="005C1AC7">
            <w:r>
              <w:t xml:space="preserve">Non-Hispanic White: </w:t>
            </w:r>
          </w:p>
          <w:p w14:paraId="340DA5F3" w14:textId="77777777" w:rsidR="00A41B57" w:rsidRPr="00707E49" w:rsidRDefault="00A41B57" w:rsidP="005C1AC7">
            <w:r w:rsidRPr="00707E49">
              <w:t>1,400</w:t>
            </w:r>
          </w:p>
          <w:p w14:paraId="0AA42F20" w14:textId="77777777" w:rsidR="00A41B57" w:rsidRPr="00707E49" w:rsidRDefault="00A41B57" w:rsidP="005C1AC7">
            <w:r>
              <w:t xml:space="preserve">Hispanic: </w:t>
            </w:r>
            <w:r w:rsidRPr="00707E49">
              <w:t>1,859</w:t>
            </w:r>
          </w:p>
        </w:tc>
        <w:tc>
          <w:tcPr>
            <w:tcW w:w="1770" w:type="dxa"/>
          </w:tcPr>
          <w:p w14:paraId="57B09BEA" w14:textId="77777777" w:rsidR="00A41B57" w:rsidRPr="00707E49" w:rsidRDefault="00A41B57" w:rsidP="005C1AC7">
            <w:r w:rsidRPr="00707E49">
              <w:t>Quality of communication, decision making, interpersonal style of physicians</w:t>
            </w:r>
          </w:p>
        </w:tc>
        <w:tc>
          <w:tcPr>
            <w:tcW w:w="2864" w:type="dxa"/>
          </w:tcPr>
          <w:p w14:paraId="2D5A502D" w14:textId="77777777" w:rsidR="00A41B57" w:rsidRPr="00707E49" w:rsidRDefault="00A41B57" w:rsidP="005C1AC7">
            <w:r w:rsidRPr="00707E49">
              <w:t>Invitation letter/envelope tested:</w:t>
            </w:r>
          </w:p>
          <w:p w14:paraId="7CC2A4F6" w14:textId="77777777" w:rsidR="00A41B57" w:rsidRPr="00707E49" w:rsidRDefault="00A41B57" w:rsidP="00A41B57">
            <w:pPr>
              <w:pStyle w:val="ListParagraph"/>
              <w:numPr>
                <w:ilvl w:val="0"/>
                <w:numId w:val="2"/>
              </w:numPr>
            </w:pPr>
            <w:r w:rsidRPr="00707E49">
              <w:t xml:space="preserve">Ethnically-tailored letter and envelope inviting participants to complete a </w:t>
            </w:r>
            <w:r>
              <w:t>tele</w:t>
            </w:r>
            <w:r w:rsidRPr="00707E49">
              <w:t>phone survey</w:t>
            </w:r>
            <w:r>
              <w:t>, up to 15 call attempts</w:t>
            </w:r>
          </w:p>
          <w:p w14:paraId="523F70AB" w14:textId="77777777" w:rsidR="00A41B57" w:rsidRPr="00707E49" w:rsidRDefault="00A41B57" w:rsidP="00A41B57">
            <w:pPr>
              <w:pStyle w:val="ListParagraph"/>
              <w:numPr>
                <w:ilvl w:val="0"/>
                <w:numId w:val="2"/>
              </w:numPr>
            </w:pPr>
            <w:r>
              <w:t xml:space="preserve">Standard letter </w:t>
            </w:r>
            <w:r w:rsidRPr="00707E49">
              <w:t xml:space="preserve">and envelope inviting participants to complete a </w:t>
            </w:r>
            <w:r>
              <w:t>tele</w:t>
            </w:r>
            <w:r w:rsidRPr="00707E49">
              <w:t>phone survey</w:t>
            </w:r>
            <w:r>
              <w:t>, up to 15 call attempts</w:t>
            </w:r>
          </w:p>
        </w:tc>
        <w:tc>
          <w:tcPr>
            <w:tcW w:w="1793" w:type="dxa"/>
            <w:gridSpan w:val="2"/>
          </w:tcPr>
          <w:p w14:paraId="66D24156" w14:textId="77777777" w:rsidR="00A41B57" w:rsidRDefault="00A41B57" w:rsidP="005C1AC7">
            <w:pPr>
              <w:rPr>
                <w:b/>
                <w:bCs/>
              </w:rPr>
            </w:pPr>
            <w:r w:rsidRPr="00707E49">
              <w:rPr>
                <w:b/>
                <w:bCs/>
              </w:rPr>
              <w:t>No statistically significant differences by letter/envelope type</w:t>
            </w:r>
          </w:p>
          <w:p w14:paraId="2B216BB1" w14:textId="77777777" w:rsidR="00A41B57" w:rsidRPr="00707E49" w:rsidRDefault="00A41B57" w:rsidP="005C1AC7">
            <w:pPr>
              <w:rPr>
                <w:b/>
                <w:bCs/>
              </w:rPr>
            </w:pPr>
            <w:r>
              <w:t xml:space="preserve">Tailored: </w:t>
            </w:r>
            <w:r w:rsidRPr="00707E49">
              <w:t>41.5%</w:t>
            </w:r>
          </w:p>
          <w:p w14:paraId="3C2D2AE9" w14:textId="77777777" w:rsidR="00A41B57" w:rsidRPr="00707E49" w:rsidRDefault="00A41B57" w:rsidP="005C1AC7">
            <w:r>
              <w:t xml:space="preserve">Standard: </w:t>
            </w:r>
            <w:r w:rsidRPr="00707E49">
              <w:t xml:space="preserve">39.8% </w:t>
            </w:r>
          </w:p>
          <w:p w14:paraId="2BD3FCAB" w14:textId="77777777" w:rsidR="00A41B57" w:rsidRPr="00707E49" w:rsidRDefault="00A41B57" w:rsidP="005C1AC7"/>
          <w:p w14:paraId="7E9105A8" w14:textId="77777777" w:rsidR="00A41B57" w:rsidRPr="00707E49" w:rsidRDefault="00A41B57" w:rsidP="005C1AC7"/>
          <w:p w14:paraId="1C93008F" w14:textId="77777777" w:rsidR="00A41B57" w:rsidRPr="00707E49" w:rsidRDefault="00A41B57" w:rsidP="005C1AC7"/>
        </w:tc>
        <w:tc>
          <w:tcPr>
            <w:tcW w:w="2156" w:type="dxa"/>
          </w:tcPr>
          <w:p w14:paraId="4E89319C" w14:textId="77777777" w:rsidR="00A41B57" w:rsidRPr="00707E49" w:rsidRDefault="00A41B57" w:rsidP="005C1AC7">
            <w:pPr>
              <w:rPr>
                <w:b/>
              </w:rPr>
            </w:pPr>
            <w:r w:rsidRPr="00707E49">
              <w:rPr>
                <w:b/>
                <w:bCs/>
              </w:rPr>
              <w:t xml:space="preserve">No statistically significant differences by letter/envelope type and by </w:t>
            </w:r>
            <w:r>
              <w:rPr>
                <w:b/>
                <w:bCs/>
              </w:rPr>
              <w:t>e</w:t>
            </w:r>
            <w:r w:rsidRPr="00707E49">
              <w:rPr>
                <w:b/>
                <w:bCs/>
              </w:rPr>
              <w:t>thnic-language group, age and insurance type</w:t>
            </w:r>
          </w:p>
          <w:p w14:paraId="00410857" w14:textId="77777777" w:rsidR="00A41B57" w:rsidRPr="00707E49" w:rsidRDefault="00A41B57" w:rsidP="005C1AC7"/>
        </w:tc>
      </w:tr>
      <w:tr w:rsidR="00A41B57" w:rsidRPr="00707E49" w14:paraId="1E0616B7" w14:textId="77777777" w:rsidTr="00192643">
        <w:tc>
          <w:tcPr>
            <w:tcW w:w="1949" w:type="dxa"/>
          </w:tcPr>
          <w:p w14:paraId="7232B686" w14:textId="77777777" w:rsidR="00A41B57" w:rsidRPr="00707E49" w:rsidRDefault="00A41B57" w:rsidP="005C1AC7">
            <w:r w:rsidRPr="00707E49">
              <w:t>Ngo-Metzger 2004</w:t>
            </w:r>
            <w:r>
              <w:t xml:space="preserve"> </w:t>
            </w:r>
            <w:r>
              <w:fldChar w:fldCharType="begin">
                <w:fldData xml:space="preserve">PEVuZE5vdGU+PENpdGU+PEF1dGhvcj5OZ28tTWV0emdlcjwvQXV0aG9yPjxZZWFyPjIwMDQ8L1ll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</w:fldData>
              </w:fldChar>
            </w:r>
            <w:r>
              <w:instrText xml:space="preserve"> ADDIN EN.CITE </w:instrText>
            </w:r>
            <w:r>
              <w:fldChar w:fldCharType="begin">
                <w:fldData xml:space="preserve">PEVuZE5vdGU+PENpdGU+PEF1dGhvcj5OZ28tTWV0emdlcjwvQXV0aG9yPjxZZWFyPjIwMDQ8L1ll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</w:fldData>
              </w:fldChar>
            </w:r>
            <w:r>
              <w:instrText xml:space="preserve"> ADDIN EN.CITE.DATA </w:instrText>
            </w:r>
            <w:r>
              <w:fldChar w:fldCharType="end"/>
            </w:r>
            <w:r>
              <w:fldChar w:fldCharType="separate"/>
            </w:r>
            <w:r w:rsidRPr="00134A06">
              <w:rPr>
                <w:noProof/>
                <w:vertAlign w:val="superscript"/>
              </w:rPr>
              <w:t>34</w:t>
            </w:r>
            <w:r>
              <w:fldChar w:fldCharType="end"/>
            </w:r>
          </w:p>
        </w:tc>
        <w:tc>
          <w:tcPr>
            <w:tcW w:w="1736" w:type="dxa"/>
          </w:tcPr>
          <w:p w14:paraId="1E9139C7" w14:textId="77777777" w:rsidR="00A41B57" w:rsidRPr="00707E49" w:rsidRDefault="00A41B57" w:rsidP="005C1AC7">
            <w:r>
              <w:t xml:space="preserve">Vietnamese, </w:t>
            </w:r>
            <w:r w:rsidRPr="00707E49">
              <w:t>Mandarin</w:t>
            </w:r>
            <w:r>
              <w:t>, or</w:t>
            </w:r>
            <w:r w:rsidRPr="00707E49">
              <w:t xml:space="preserve"> Cantonese</w:t>
            </w:r>
            <w:r>
              <w:t xml:space="preserve"> </w:t>
            </w:r>
            <w:r w:rsidRPr="00707E49">
              <w:t>Chines</w:t>
            </w:r>
            <w:r>
              <w:t xml:space="preserve">e patients </w:t>
            </w:r>
            <w:r w:rsidRPr="00707E49">
              <w:t>in the Boston metro area</w:t>
            </w:r>
          </w:p>
        </w:tc>
        <w:tc>
          <w:tcPr>
            <w:tcW w:w="1723" w:type="dxa"/>
          </w:tcPr>
          <w:p w14:paraId="44624DF3" w14:textId="77777777" w:rsidR="00A41B57" w:rsidRPr="00707E49" w:rsidRDefault="00A41B57" w:rsidP="005C1AC7">
            <w:r>
              <w:t xml:space="preserve">Total: </w:t>
            </w:r>
            <w:r w:rsidRPr="00707E49">
              <w:t xml:space="preserve">479 </w:t>
            </w:r>
          </w:p>
          <w:p w14:paraId="0A554822" w14:textId="77777777" w:rsidR="00A41B57" w:rsidRPr="00707E49" w:rsidRDefault="00A41B57" w:rsidP="005C1AC7">
            <w:r>
              <w:t xml:space="preserve">Mail with telephone reminders: </w:t>
            </w:r>
            <w:r w:rsidRPr="00707E49">
              <w:t>239</w:t>
            </w:r>
          </w:p>
          <w:p w14:paraId="04BD0690" w14:textId="77777777" w:rsidR="00A41B57" w:rsidRPr="00707E49" w:rsidRDefault="00A41B57" w:rsidP="005C1AC7">
            <w:r>
              <w:t xml:space="preserve">Telephone: </w:t>
            </w:r>
            <w:r w:rsidRPr="00707E49">
              <w:t>240</w:t>
            </w:r>
          </w:p>
        </w:tc>
        <w:tc>
          <w:tcPr>
            <w:tcW w:w="1770" w:type="dxa"/>
          </w:tcPr>
          <w:p w14:paraId="62B17D5B" w14:textId="77777777" w:rsidR="00A41B57" w:rsidRPr="00707E49" w:rsidRDefault="00A41B57" w:rsidP="005C1AC7">
            <w:r w:rsidRPr="00707E49">
              <w:t>Survey based on CAHPS and Picker Institute Ambulatory Care Survey; survey adapted for LEP Asians</w:t>
            </w:r>
          </w:p>
        </w:tc>
        <w:tc>
          <w:tcPr>
            <w:tcW w:w="2864" w:type="dxa"/>
          </w:tcPr>
          <w:p w14:paraId="4E22EAFE" w14:textId="77777777" w:rsidR="00A41B57" w:rsidRPr="00707E49" w:rsidRDefault="00A41B57" w:rsidP="005C1AC7">
            <w:r w:rsidRPr="00707E49">
              <w:t>Mode tested:</w:t>
            </w:r>
          </w:p>
          <w:p w14:paraId="2C9DF16F" w14:textId="77777777" w:rsidR="00A41B57" w:rsidRPr="00707E49" w:rsidRDefault="00A41B57" w:rsidP="00A41B57">
            <w:pPr>
              <w:pStyle w:val="ListParagraph"/>
              <w:numPr>
                <w:ilvl w:val="0"/>
                <w:numId w:val="2"/>
              </w:numPr>
            </w:pPr>
            <w:r w:rsidRPr="00707E49">
              <w:t>Mail</w:t>
            </w:r>
            <w:r>
              <w:t xml:space="preserve"> with telephone reminders, including</w:t>
            </w:r>
            <w:r w:rsidRPr="00707E49">
              <w:t xml:space="preserve"> introductory letter prior to mailed survey (in English/ respective language) with  </w:t>
            </w:r>
            <w:r>
              <w:t>tele</w:t>
            </w:r>
            <w:r w:rsidRPr="00707E49">
              <w:t xml:space="preserve">phone reminder </w:t>
            </w:r>
            <w:r>
              <w:t xml:space="preserve">at 4 </w:t>
            </w:r>
            <w:r>
              <w:lastRenderedPageBreak/>
              <w:t xml:space="preserve">and 6 weeks after mailing, and follow-up survey mailing </w:t>
            </w:r>
            <w:r w:rsidRPr="00707E49">
              <w:t xml:space="preserve">4 </w:t>
            </w:r>
            <w:r>
              <w:t>or</w:t>
            </w:r>
            <w:r w:rsidRPr="00707E49">
              <w:t xml:space="preserve"> 6 weeks after</w:t>
            </w:r>
          </w:p>
          <w:p w14:paraId="4243FD06" w14:textId="77777777" w:rsidR="00A41B57" w:rsidRPr="00707E49" w:rsidRDefault="00A41B57" w:rsidP="00A41B57">
            <w:pPr>
              <w:pStyle w:val="ListParagraph"/>
              <w:numPr>
                <w:ilvl w:val="0"/>
                <w:numId w:val="2"/>
              </w:numPr>
            </w:pPr>
            <w:r>
              <w:t>Telep</w:t>
            </w:r>
            <w:r w:rsidRPr="00707E49">
              <w:t>hone</w:t>
            </w:r>
            <w:r>
              <w:t xml:space="preserve"> mode, including introductory letter and telephone </w:t>
            </w:r>
            <w:r w:rsidRPr="00707E49">
              <w:t xml:space="preserve">survey a week after </w:t>
            </w:r>
          </w:p>
        </w:tc>
        <w:tc>
          <w:tcPr>
            <w:tcW w:w="1793" w:type="dxa"/>
            <w:gridSpan w:val="2"/>
          </w:tcPr>
          <w:p w14:paraId="454EB6E1" w14:textId="77777777" w:rsidR="00A41B57" w:rsidRPr="00707E49" w:rsidRDefault="00A41B57" w:rsidP="005C1AC7">
            <w:pPr>
              <w:rPr>
                <w:b/>
                <w:bCs/>
              </w:rPr>
            </w:pPr>
            <w:r w:rsidRPr="00707E49">
              <w:rPr>
                <w:b/>
                <w:bCs/>
              </w:rPr>
              <w:lastRenderedPageBreak/>
              <w:t>Statistically significant differences by mode</w:t>
            </w:r>
          </w:p>
          <w:p w14:paraId="77CABE8F" w14:textId="77777777" w:rsidR="00A41B57" w:rsidRDefault="00A41B57" w:rsidP="005C1AC7">
            <w:r>
              <w:t xml:space="preserve">Mail with telephone reminders: </w:t>
            </w:r>
            <w:r w:rsidRPr="00707E49">
              <w:t>59</w:t>
            </w:r>
            <w:r>
              <w:t>.0</w:t>
            </w:r>
            <w:r w:rsidRPr="00707E49">
              <w:t>%</w:t>
            </w:r>
          </w:p>
          <w:p w14:paraId="37FD7893" w14:textId="77777777" w:rsidR="00A41B57" w:rsidRPr="00707E49" w:rsidRDefault="00A41B57" w:rsidP="005C1AC7">
            <w:r>
              <w:lastRenderedPageBreak/>
              <w:t xml:space="preserve">Telephone: </w:t>
            </w:r>
            <w:r w:rsidRPr="00707E49">
              <w:t>75</w:t>
            </w:r>
            <w:r>
              <w:t>.4</w:t>
            </w:r>
            <w:r w:rsidRPr="00707E49">
              <w:t>%</w:t>
            </w:r>
          </w:p>
          <w:p w14:paraId="1207665D" w14:textId="77777777" w:rsidR="00A41B57" w:rsidRPr="00707E49" w:rsidRDefault="00A41B57" w:rsidP="005C1AC7"/>
        </w:tc>
        <w:tc>
          <w:tcPr>
            <w:tcW w:w="2156" w:type="dxa"/>
          </w:tcPr>
          <w:p w14:paraId="40EEB1C9" w14:textId="77777777" w:rsidR="00A41B57" w:rsidRPr="00707E49" w:rsidRDefault="00A41B57" w:rsidP="005C1AC7">
            <w:pPr>
              <w:rPr>
                <w:b/>
                <w:bCs/>
              </w:rPr>
            </w:pPr>
            <w:r>
              <w:rPr>
                <w:b/>
                <w:bCs/>
              </w:rPr>
              <w:lastRenderedPageBreak/>
              <w:t>S</w:t>
            </w:r>
            <w:r w:rsidRPr="00707E49">
              <w:rPr>
                <w:b/>
                <w:bCs/>
              </w:rPr>
              <w:t xml:space="preserve">tatistically significant differences by mode and </w:t>
            </w:r>
            <w:r>
              <w:rPr>
                <w:b/>
                <w:bCs/>
              </w:rPr>
              <w:t>age, but not by gender or language</w:t>
            </w:r>
          </w:p>
          <w:p w14:paraId="2027481C" w14:textId="77777777" w:rsidR="00A41B57" w:rsidRPr="00707E49" w:rsidRDefault="00A41B57" w:rsidP="005C1AC7"/>
        </w:tc>
      </w:tr>
      <w:tr w:rsidR="00A41B57" w:rsidRPr="00707E49" w14:paraId="305F0F11" w14:textId="77777777" w:rsidTr="00192643">
        <w:tc>
          <w:tcPr>
            <w:tcW w:w="1949" w:type="dxa"/>
          </w:tcPr>
          <w:p w14:paraId="6AA23B53" w14:textId="77777777" w:rsidR="00A41B57" w:rsidRPr="00707E49" w:rsidRDefault="00A41B57" w:rsidP="005C1AC7">
            <w:r w:rsidRPr="00707E49">
              <w:t>Parast 2018</w:t>
            </w:r>
            <w:r>
              <w:t xml:space="preserve"> </w:t>
            </w:r>
            <w:r>
              <w:fldChar w:fldCharType="begin">
                <w:fldData xml:space="preserve">PEVuZE5vdGU+PENpdGU+PEF1dGhvcj5QYXJhc3Q8L0F1dGhvcj48WWVhcj4yMDE4PC9ZZWFyPjxS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</w:fldData>
              </w:fldChar>
            </w:r>
            <w:r>
              <w:instrText xml:space="preserve"> ADDIN EN.CITE </w:instrText>
            </w:r>
            <w:r>
              <w:fldChar w:fldCharType="begin">
                <w:fldData xml:space="preserve">PEVuZE5vdGU+PENpdGU+PEF1dGhvcj5QYXJhc3Q8L0F1dGhvcj48WWVhcj4yMDE4PC9ZZWFyPjxS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</w:fldData>
              </w:fldChar>
            </w:r>
            <w:r>
              <w:instrText xml:space="preserve"> ADDIN EN.CITE.DATA </w:instrText>
            </w:r>
            <w:r>
              <w:fldChar w:fldCharType="end"/>
            </w:r>
            <w:r>
              <w:fldChar w:fldCharType="separate"/>
            </w:r>
            <w:r w:rsidRPr="00134A06">
              <w:rPr>
                <w:noProof/>
                <w:vertAlign w:val="superscript"/>
              </w:rPr>
              <w:t>28</w:t>
            </w:r>
            <w:r>
              <w:fldChar w:fldCharType="end"/>
            </w:r>
          </w:p>
        </w:tc>
        <w:tc>
          <w:tcPr>
            <w:tcW w:w="1736" w:type="dxa"/>
          </w:tcPr>
          <w:p w14:paraId="6CCADEFA" w14:textId="77777777" w:rsidR="00A41B57" w:rsidRPr="00707E49" w:rsidRDefault="00A41B57" w:rsidP="005C1AC7">
            <w:r w:rsidRPr="00707E49">
              <w:t xml:space="preserve">Primary caregivers of individuals who died while receiving hospice care from hospices nationwide </w:t>
            </w:r>
          </w:p>
        </w:tc>
        <w:tc>
          <w:tcPr>
            <w:tcW w:w="1723" w:type="dxa"/>
          </w:tcPr>
          <w:p w14:paraId="3DD91861" w14:textId="77777777" w:rsidR="00A41B57" w:rsidRPr="00707E49" w:rsidRDefault="00A41B57" w:rsidP="005C1AC7">
            <w:r>
              <w:t xml:space="preserve">Total: </w:t>
            </w:r>
            <w:r w:rsidRPr="00707E49">
              <w:t>17,117</w:t>
            </w:r>
            <w:r>
              <w:t>, split across three study arms</w:t>
            </w:r>
          </w:p>
        </w:tc>
        <w:tc>
          <w:tcPr>
            <w:tcW w:w="1770" w:type="dxa"/>
          </w:tcPr>
          <w:p w14:paraId="4C8908F2" w14:textId="77777777" w:rsidR="00A41B57" w:rsidRPr="00707E49" w:rsidRDefault="00A41B57" w:rsidP="005C1AC7">
            <w:r w:rsidRPr="00707E49">
              <w:t>CAHPS Hospice Survey</w:t>
            </w:r>
          </w:p>
        </w:tc>
        <w:tc>
          <w:tcPr>
            <w:tcW w:w="2864" w:type="dxa"/>
          </w:tcPr>
          <w:p w14:paraId="4028FF3C" w14:textId="77777777" w:rsidR="00A41B57" w:rsidRPr="00707E49" w:rsidRDefault="00A41B57" w:rsidP="005C1AC7">
            <w:r w:rsidRPr="00707E49">
              <w:t xml:space="preserve">Modes tested: </w:t>
            </w:r>
          </w:p>
          <w:p w14:paraId="7FD47A08" w14:textId="77777777" w:rsidR="00A41B57" w:rsidRPr="00707E49" w:rsidRDefault="00A41B57" w:rsidP="00A41B57">
            <w:pPr>
              <w:pStyle w:val="ListParagraph"/>
              <w:numPr>
                <w:ilvl w:val="0"/>
                <w:numId w:val="2"/>
              </w:numPr>
            </w:pPr>
            <w:r>
              <w:t>Mail only mode, including m</w:t>
            </w:r>
            <w:r w:rsidRPr="00707E49">
              <w:t>ail</w:t>
            </w:r>
            <w:r>
              <w:t xml:space="preserve"> survey, follow-up mail survey </w:t>
            </w:r>
            <w:r w:rsidRPr="00707E49">
              <w:t xml:space="preserve">at 21 days </w:t>
            </w:r>
          </w:p>
          <w:p w14:paraId="155A91ED" w14:textId="77777777" w:rsidR="00A41B57" w:rsidRPr="00707E49" w:rsidRDefault="00A41B57" w:rsidP="00A41B57">
            <w:pPr>
              <w:pStyle w:val="ListParagraph"/>
              <w:numPr>
                <w:ilvl w:val="0"/>
                <w:numId w:val="2"/>
              </w:numPr>
            </w:pPr>
            <w:r>
              <w:t>Telephone only, including up to 5 call</w:t>
            </w:r>
            <w:r w:rsidRPr="00707E49">
              <w:t xml:space="preserve"> attempts</w:t>
            </w:r>
          </w:p>
          <w:p w14:paraId="4E9CDEE1" w14:textId="77777777" w:rsidR="00A41B57" w:rsidRPr="00707E49" w:rsidRDefault="00A41B57" w:rsidP="00A41B57">
            <w:pPr>
              <w:pStyle w:val="ListParagraph"/>
              <w:numPr>
                <w:ilvl w:val="0"/>
                <w:numId w:val="2"/>
              </w:numPr>
            </w:pPr>
            <w:r w:rsidRPr="00707E49">
              <w:t xml:space="preserve">Mail </w:t>
            </w:r>
            <w:r>
              <w:t>with</w:t>
            </w:r>
            <w:r w:rsidRPr="00707E49">
              <w:t xml:space="preserve"> telephone follow-up</w:t>
            </w:r>
            <w:r>
              <w:t>, including mail survey with follow-up telephone survey up to 5 call attempts</w:t>
            </w:r>
            <w:r w:rsidRPr="00707E49">
              <w:t xml:space="preserve"> after 21 days </w:t>
            </w:r>
          </w:p>
        </w:tc>
        <w:tc>
          <w:tcPr>
            <w:tcW w:w="1793" w:type="dxa"/>
            <w:gridSpan w:val="2"/>
          </w:tcPr>
          <w:p w14:paraId="731F36E6" w14:textId="77777777" w:rsidR="00A41B57" w:rsidRPr="00707E49" w:rsidRDefault="00A41B57" w:rsidP="005C1AC7">
            <w:pPr>
              <w:rPr>
                <w:b/>
                <w:bCs/>
              </w:rPr>
            </w:pPr>
            <w:r w:rsidRPr="00707E49">
              <w:rPr>
                <w:b/>
                <w:bCs/>
              </w:rPr>
              <w:t>Statistically significant differences by mode</w:t>
            </w:r>
          </w:p>
          <w:p w14:paraId="0F8A1B9B" w14:textId="77777777" w:rsidR="00A41B57" w:rsidRPr="00707E49" w:rsidRDefault="00A41B57" w:rsidP="005C1AC7">
            <w:r>
              <w:t xml:space="preserve">Mail: </w:t>
            </w:r>
            <w:r w:rsidRPr="00707E49">
              <w:t xml:space="preserve">42.6% </w:t>
            </w:r>
          </w:p>
          <w:p w14:paraId="4051BB23" w14:textId="77777777" w:rsidR="00A41B57" w:rsidRPr="00707E49" w:rsidRDefault="00A41B57" w:rsidP="005C1AC7">
            <w:r>
              <w:t xml:space="preserve">Telephone: </w:t>
            </w:r>
            <w:r w:rsidRPr="00707E49">
              <w:t xml:space="preserve">37.9% </w:t>
            </w:r>
          </w:p>
          <w:p w14:paraId="1A84FF8A" w14:textId="77777777" w:rsidR="00A41B57" w:rsidRPr="00707E49" w:rsidRDefault="00A41B57" w:rsidP="005C1AC7">
            <w:r>
              <w:t xml:space="preserve">Mail with telephone follow-up: </w:t>
            </w:r>
            <w:r w:rsidRPr="00707E49">
              <w:t xml:space="preserve">52.6% </w:t>
            </w:r>
          </w:p>
        </w:tc>
        <w:tc>
          <w:tcPr>
            <w:tcW w:w="2156" w:type="dxa"/>
          </w:tcPr>
          <w:p w14:paraId="7B4C1218" w14:textId="77777777" w:rsidR="00A41B57" w:rsidRPr="00707E49" w:rsidRDefault="00A41B57" w:rsidP="005C1AC7">
            <w:r w:rsidRPr="00707E49">
              <w:t>Not reported</w:t>
            </w:r>
          </w:p>
        </w:tc>
      </w:tr>
      <w:tr w:rsidR="00A41B57" w:rsidRPr="00707E49" w14:paraId="401FA300" w14:textId="77777777" w:rsidTr="00192643">
        <w:tc>
          <w:tcPr>
            <w:tcW w:w="1949" w:type="dxa"/>
          </w:tcPr>
          <w:p w14:paraId="49D1CBD4" w14:textId="77777777" w:rsidR="00A41B57" w:rsidRPr="00707E49" w:rsidRDefault="00A41B57" w:rsidP="005C1AC7">
            <w:r w:rsidRPr="00707E49">
              <w:t>Parast 2019a</w:t>
            </w:r>
            <w:r>
              <w:t xml:space="preserve"> </w:t>
            </w:r>
            <w:r>
              <w:fldChar w:fldCharType="begin">
                <w:fldData xml:space="preserve">PEVuZE5vdGU+PENpdGU+PEF1dGhvcj5QYXJhc3Q8L0F1dGhvcj48WWVhcj4yMDE5PC9ZZWFyPjxS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</w:fldData>
              </w:fldChar>
            </w:r>
            <w:r>
              <w:instrText xml:space="preserve"> ADDIN EN.CITE </w:instrText>
            </w:r>
            <w:r>
              <w:fldChar w:fldCharType="begin">
                <w:fldData xml:space="preserve">PEVuZE5vdGU+PENpdGU+PEF1dGhvcj5QYXJhc3Q8L0F1dGhvcj48WWVhcj4yMDE5PC9ZZWFyPjxS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</w:fldData>
              </w:fldChar>
            </w:r>
            <w:r>
              <w:instrText xml:space="preserve"> ADDIN EN.CITE.DATA </w:instrText>
            </w:r>
            <w:r>
              <w:fldChar w:fldCharType="end"/>
            </w:r>
            <w:r>
              <w:fldChar w:fldCharType="separate"/>
            </w:r>
            <w:r w:rsidRPr="00134A06">
              <w:rPr>
                <w:noProof/>
                <w:vertAlign w:val="superscript"/>
              </w:rPr>
              <w:t>29</w:t>
            </w:r>
            <w:r>
              <w:fldChar w:fldCharType="end"/>
            </w:r>
          </w:p>
        </w:tc>
        <w:tc>
          <w:tcPr>
            <w:tcW w:w="1736" w:type="dxa"/>
          </w:tcPr>
          <w:p w14:paraId="108556E4" w14:textId="77777777" w:rsidR="00A41B57" w:rsidRPr="00707E49" w:rsidRDefault="00A41B57" w:rsidP="005C1AC7">
            <w:r w:rsidRPr="00707E49">
              <w:t>Adult patients discharged from hospital emergency departments nationwide</w:t>
            </w:r>
          </w:p>
        </w:tc>
        <w:tc>
          <w:tcPr>
            <w:tcW w:w="1723" w:type="dxa"/>
          </w:tcPr>
          <w:p w14:paraId="66631841" w14:textId="77777777" w:rsidR="00A41B57" w:rsidRPr="00707E49" w:rsidRDefault="00A41B57" w:rsidP="005C1AC7">
            <w:r>
              <w:t xml:space="preserve">Total: </w:t>
            </w:r>
            <w:r w:rsidRPr="00707E49">
              <w:t>16,006</w:t>
            </w:r>
            <w:r>
              <w:t>, split across three study arms</w:t>
            </w:r>
          </w:p>
        </w:tc>
        <w:tc>
          <w:tcPr>
            <w:tcW w:w="1770" w:type="dxa"/>
          </w:tcPr>
          <w:p w14:paraId="02A674FF" w14:textId="77777777" w:rsidR="00A41B57" w:rsidRPr="00707E49" w:rsidRDefault="00A41B57" w:rsidP="005C1AC7">
            <w:r w:rsidRPr="00707E49">
              <w:t>E</w:t>
            </w:r>
            <w:r>
              <w:t>mergency Department Patient Experience of Care</w:t>
            </w:r>
            <w:r w:rsidRPr="00707E49">
              <w:t xml:space="preserve"> </w:t>
            </w:r>
            <w:r>
              <w:t xml:space="preserve">Discharged to </w:t>
            </w:r>
            <w:r>
              <w:lastRenderedPageBreak/>
              <w:t xml:space="preserve">Community </w:t>
            </w:r>
            <w:r w:rsidRPr="00707E49">
              <w:t>Survey</w:t>
            </w:r>
          </w:p>
        </w:tc>
        <w:tc>
          <w:tcPr>
            <w:tcW w:w="2864" w:type="dxa"/>
          </w:tcPr>
          <w:p w14:paraId="46E30605" w14:textId="77777777" w:rsidR="00A41B57" w:rsidRPr="00707E49" w:rsidRDefault="00A41B57" w:rsidP="005C1AC7">
            <w:r w:rsidRPr="00707E49">
              <w:lastRenderedPageBreak/>
              <w:t xml:space="preserve">Modes tested: </w:t>
            </w:r>
          </w:p>
          <w:p w14:paraId="0E6ACE2E" w14:textId="77777777" w:rsidR="00A41B57" w:rsidRPr="00707E49" w:rsidRDefault="00A41B57" w:rsidP="00A41B57">
            <w:pPr>
              <w:pStyle w:val="ListParagraph"/>
              <w:numPr>
                <w:ilvl w:val="0"/>
                <w:numId w:val="2"/>
              </w:numPr>
            </w:pPr>
            <w:r>
              <w:t>Mail only mode, including m</w:t>
            </w:r>
            <w:r w:rsidRPr="00707E49">
              <w:t>ail</w:t>
            </w:r>
            <w:r>
              <w:t xml:space="preserve"> survey, follow-up mail survey </w:t>
            </w:r>
            <w:r w:rsidRPr="00707E49">
              <w:t xml:space="preserve">at 21 days </w:t>
            </w:r>
          </w:p>
          <w:p w14:paraId="32747575" w14:textId="77777777" w:rsidR="00A41B57" w:rsidRPr="00707E49" w:rsidRDefault="00A41B57" w:rsidP="00A41B57">
            <w:pPr>
              <w:pStyle w:val="ListParagraph"/>
              <w:numPr>
                <w:ilvl w:val="0"/>
                <w:numId w:val="2"/>
              </w:numPr>
            </w:pPr>
            <w:r>
              <w:lastRenderedPageBreak/>
              <w:t>Telephone only, including up to 5 call</w:t>
            </w:r>
            <w:r w:rsidRPr="00707E49">
              <w:t xml:space="preserve"> attempts</w:t>
            </w:r>
          </w:p>
          <w:p w14:paraId="38CACC91" w14:textId="77777777" w:rsidR="00A41B57" w:rsidRPr="00707E49" w:rsidRDefault="00A41B57" w:rsidP="00A41B57">
            <w:pPr>
              <w:pStyle w:val="ListParagraph"/>
              <w:numPr>
                <w:ilvl w:val="0"/>
                <w:numId w:val="2"/>
              </w:numPr>
            </w:pPr>
            <w:r w:rsidRPr="00707E49">
              <w:t xml:space="preserve">Mail </w:t>
            </w:r>
            <w:r>
              <w:t>with</w:t>
            </w:r>
            <w:r w:rsidRPr="00707E49">
              <w:t xml:space="preserve"> telephone follow-up</w:t>
            </w:r>
            <w:r>
              <w:t>, including mail survey with follow-up telephone survey up to 5 call attempts</w:t>
            </w:r>
            <w:r w:rsidRPr="00707E49">
              <w:t xml:space="preserve"> after 21 days</w:t>
            </w:r>
          </w:p>
        </w:tc>
        <w:tc>
          <w:tcPr>
            <w:tcW w:w="1793" w:type="dxa"/>
            <w:gridSpan w:val="2"/>
          </w:tcPr>
          <w:p w14:paraId="57169FF4" w14:textId="77777777" w:rsidR="00A41B57" w:rsidRPr="002C5E2E" w:rsidRDefault="00A41B57" w:rsidP="005C1AC7">
            <w:r w:rsidRPr="002C5E2E">
              <w:rPr>
                <w:b/>
                <w:bCs/>
              </w:rPr>
              <w:lastRenderedPageBreak/>
              <w:t>Statistically significant differences by mode</w:t>
            </w:r>
          </w:p>
          <w:p w14:paraId="1A034635" w14:textId="77777777" w:rsidR="00A41B57" w:rsidRPr="00707E49" w:rsidRDefault="00A41B57" w:rsidP="005C1AC7">
            <w:r>
              <w:t xml:space="preserve">Mail: </w:t>
            </w:r>
            <w:r w:rsidRPr="00707E49">
              <w:t xml:space="preserve">13.7% </w:t>
            </w:r>
          </w:p>
          <w:p w14:paraId="0AA92EAE" w14:textId="77777777" w:rsidR="00A41B57" w:rsidRPr="00707E49" w:rsidRDefault="00A41B57" w:rsidP="005C1AC7">
            <w:r>
              <w:t xml:space="preserve">Telephone: </w:t>
            </w:r>
            <w:r w:rsidRPr="00707E49">
              <w:t>22.3%</w:t>
            </w:r>
          </w:p>
          <w:p w14:paraId="1770915F" w14:textId="77777777" w:rsidR="00A41B57" w:rsidRPr="00707E49" w:rsidRDefault="00A41B57" w:rsidP="005C1AC7">
            <w:r>
              <w:lastRenderedPageBreak/>
              <w:t xml:space="preserve">Mail with telephone follow-up: </w:t>
            </w:r>
            <w:r w:rsidRPr="00707E49">
              <w:t>28.8%</w:t>
            </w:r>
          </w:p>
        </w:tc>
        <w:tc>
          <w:tcPr>
            <w:tcW w:w="2156" w:type="dxa"/>
          </w:tcPr>
          <w:p w14:paraId="548599EA" w14:textId="77777777" w:rsidR="00A41B57" w:rsidRPr="00707E49" w:rsidRDefault="00A41B57" w:rsidP="005C1AC7">
            <w:r>
              <w:rPr>
                <w:b/>
                <w:bCs/>
              </w:rPr>
              <w:lastRenderedPageBreak/>
              <w:t xml:space="preserve">Statistically significant differences by mode and race/ethnicity, but not by sex, age, or education </w:t>
            </w:r>
          </w:p>
          <w:p w14:paraId="246E8CE3" w14:textId="77777777" w:rsidR="00A41B57" w:rsidRPr="00707E49" w:rsidRDefault="00A41B57" w:rsidP="005C1AC7">
            <w:r>
              <w:lastRenderedPageBreak/>
              <w:t>T</w:t>
            </w:r>
            <w:r w:rsidRPr="00707E49">
              <w:t xml:space="preserve">elephone respondents were more diverse </w:t>
            </w:r>
            <w:r>
              <w:t xml:space="preserve">than mail respondents </w:t>
            </w:r>
            <w:r w:rsidRPr="00707E49">
              <w:t>with regard to race/ ethnicity</w:t>
            </w:r>
            <w:r>
              <w:t>.</w:t>
            </w:r>
          </w:p>
        </w:tc>
      </w:tr>
      <w:tr w:rsidR="00A41B57" w:rsidRPr="00707E49" w14:paraId="24AEF14D" w14:textId="77777777" w:rsidTr="00192643">
        <w:tc>
          <w:tcPr>
            <w:tcW w:w="1949" w:type="dxa"/>
          </w:tcPr>
          <w:p w14:paraId="18BD1C3B" w14:textId="77777777" w:rsidR="00A41B57" w:rsidRPr="00707E49" w:rsidRDefault="00A41B57" w:rsidP="005C1AC7">
            <w:r w:rsidRPr="00707E49">
              <w:lastRenderedPageBreak/>
              <w:t>Parast 2019b</w:t>
            </w:r>
            <w:r>
              <w:t xml:space="preserve"> </w:t>
            </w:r>
            <w:r>
              <w:fldChar w:fldCharType="begin"/>
            </w:r>
            <w:r>
              <w:instrText xml:space="preserve"> ADDIN EN.CITE &lt;EndNote&gt;&lt;Cite&gt;&lt;Author&gt;Parast&lt;/Author&gt;&lt;Year&gt;2019&lt;/Year&gt;&lt;RecNum&gt;945&lt;/RecNum&gt;&lt;DisplayText&gt;&lt;style face="superscript"&gt;44&lt;/style&gt;&lt;/DisplayText&gt;&lt;record&gt;&lt;rec-number&gt;945&lt;/rec-number&gt;&lt;foreign-keys&gt;&lt;key app="EN" db-id="v5ws2tfrzzxe5qefdeova907rdspxxfsvxae" timestamp="1621255712"&gt;945&lt;/key&gt;&lt;/foreign-keys&gt;&lt;ref-type name="Journal Article"&gt;17&lt;/ref-type&gt;&lt;contributors&gt;&lt;authors&gt;&lt;author&gt;Parast, L.&lt;/author&gt;&lt;author&gt;Mathews, M.&lt;/author&gt;&lt;author&gt;Elliott, M.&lt;/author&gt;&lt;author&gt;Tolpadi, A.&lt;/author&gt;&lt;author&gt;Flow-Delwiche, E.&lt;/author&gt;&lt;author&gt;Lehrman, W. G.&lt;/author&gt;&lt;author&gt;Stark, D.&lt;/author&gt;&lt;author&gt;Becker, K.&lt;/author&gt;&lt;/authors&gt;&lt;/contributors&gt;&lt;titles&gt;&lt;title&gt;Effects of push-to-web mixed mode approaches on survey response rates: Evidence from a randomized experiment in emergency departments&lt;/title&gt;&lt;secondary-title&gt;Survey Practice&lt;/secondary-title&gt;&lt;/titles&gt;&lt;periodical&gt;&lt;full-title&gt;Survey Practice&lt;/full-title&gt;&lt;/periodical&gt;&lt;volume&gt;12.&lt;/volume&gt;&lt;number&gt;1&lt;/number&gt;&lt;dates&gt;&lt;year&gt;2019&lt;/year&gt;&lt;/dates&gt;&lt;urls&gt;&lt;/urls&gt;&lt;electronic-resource-num&gt;https://doi.org/10.29115/SP-2019-0008&lt;/electronic-resource-num&gt;&lt;/record&gt;&lt;/Cite&gt;&lt;/EndNote&gt;</w:instrText>
            </w:r>
            <w:r>
              <w:fldChar w:fldCharType="separate"/>
            </w:r>
            <w:r w:rsidRPr="00134A06">
              <w:rPr>
                <w:noProof/>
                <w:vertAlign w:val="superscript"/>
              </w:rPr>
              <w:t>44</w:t>
            </w:r>
            <w:r>
              <w:fldChar w:fldCharType="end"/>
            </w:r>
          </w:p>
        </w:tc>
        <w:tc>
          <w:tcPr>
            <w:tcW w:w="1736" w:type="dxa"/>
          </w:tcPr>
          <w:p w14:paraId="29F0C61F" w14:textId="77777777" w:rsidR="00A41B57" w:rsidRPr="00707E49" w:rsidRDefault="00A41B57" w:rsidP="005C1AC7">
            <w:r>
              <w:rPr>
                <w:rFonts w:eastAsia="Calibri"/>
              </w:rPr>
              <w:t>A</w:t>
            </w:r>
            <w:r w:rsidRPr="00707E49">
              <w:rPr>
                <w:rFonts w:eastAsia="Calibri"/>
              </w:rPr>
              <w:t xml:space="preserve">dult patients discharged </w:t>
            </w:r>
            <w:r>
              <w:rPr>
                <w:rFonts w:eastAsia="Calibri"/>
              </w:rPr>
              <w:t xml:space="preserve">to the community </w:t>
            </w:r>
            <w:r w:rsidRPr="00707E49">
              <w:rPr>
                <w:rFonts w:eastAsia="Calibri"/>
              </w:rPr>
              <w:t xml:space="preserve">from 16 hospital-based </w:t>
            </w:r>
            <w:r>
              <w:rPr>
                <w:rFonts w:eastAsia="Calibri"/>
              </w:rPr>
              <w:t>emergency departments</w:t>
            </w:r>
            <w:r w:rsidRPr="00707E49">
              <w:rPr>
                <w:rFonts w:eastAsia="Calibri"/>
              </w:rPr>
              <w:t xml:space="preserve"> nationwide</w:t>
            </w:r>
          </w:p>
        </w:tc>
        <w:tc>
          <w:tcPr>
            <w:tcW w:w="1723" w:type="dxa"/>
          </w:tcPr>
          <w:p w14:paraId="14ED6011" w14:textId="77777777" w:rsidR="00A41B57" w:rsidRPr="00707E49" w:rsidRDefault="00A41B57" w:rsidP="005C1AC7">
            <w:r>
              <w:t xml:space="preserve">Total: </w:t>
            </w:r>
            <w:r w:rsidRPr="00707E49">
              <w:t>26,991</w:t>
            </w:r>
            <w:r>
              <w:t>, split across 9 study arms</w:t>
            </w:r>
          </w:p>
          <w:p w14:paraId="718B269E" w14:textId="77777777" w:rsidR="00A41B57" w:rsidRPr="00707E49" w:rsidRDefault="00A41B57" w:rsidP="005C1AC7"/>
        </w:tc>
        <w:tc>
          <w:tcPr>
            <w:tcW w:w="1770" w:type="dxa"/>
          </w:tcPr>
          <w:p w14:paraId="02556F51" w14:textId="77777777" w:rsidR="00A41B57" w:rsidRPr="00707E49" w:rsidRDefault="00A41B57" w:rsidP="005C1AC7">
            <w:r w:rsidRPr="00707E49">
              <w:t>E</w:t>
            </w:r>
            <w:r>
              <w:t>mergency Department Patient Experience of Care</w:t>
            </w:r>
            <w:r w:rsidRPr="00707E49">
              <w:t xml:space="preserve"> </w:t>
            </w:r>
            <w:r>
              <w:t xml:space="preserve">Discharged to Community </w:t>
            </w:r>
            <w:r w:rsidRPr="00707E49">
              <w:t>Survey</w:t>
            </w:r>
          </w:p>
        </w:tc>
        <w:tc>
          <w:tcPr>
            <w:tcW w:w="2864" w:type="dxa"/>
          </w:tcPr>
          <w:p w14:paraId="229C29E7" w14:textId="77777777" w:rsidR="00A41B57" w:rsidRDefault="00A41B57" w:rsidP="005C1AC7">
            <w:r>
              <w:t xml:space="preserve">Modes tested: </w:t>
            </w:r>
          </w:p>
          <w:p w14:paraId="5C005497" w14:textId="77777777" w:rsidR="00A41B57" w:rsidRPr="00707E49" w:rsidRDefault="00A41B57" w:rsidP="00A41B57">
            <w:pPr>
              <w:pStyle w:val="ListParagraph"/>
              <w:numPr>
                <w:ilvl w:val="0"/>
                <w:numId w:val="2"/>
              </w:numPr>
            </w:pPr>
            <w:r>
              <w:t>Arm 1: Mail with telephone follow-up</w:t>
            </w:r>
          </w:p>
          <w:p w14:paraId="13BA1540" w14:textId="77777777" w:rsidR="00A41B57" w:rsidRPr="00707E49" w:rsidRDefault="00A41B57" w:rsidP="00A41B57">
            <w:pPr>
              <w:pStyle w:val="ListParagraph"/>
              <w:numPr>
                <w:ilvl w:val="0"/>
                <w:numId w:val="2"/>
              </w:numPr>
              <w:rPr>
                <w:rFonts w:eastAsiaTheme="minorEastAsia"/>
              </w:rPr>
            </w:pPr>
            <w:r>
              <w:t xml:space="preserve">Arm 2: </w:t>
            </w:r>
            <w:r w:rsidRPr="00707E49">
              <w:t>Paper invite with QR code and URL a day after</w:t>
            </w:r>
            <w:r>
              <w:t xml:space="preserve">, </w:t>
            </w:r>
            <w:r w:rsidRPr="00707E49">
              <w:t>two emails six and eight days after</w:t>
            </w:r>
            <w:r>
              <w:t xml:space="preserve">, </w:t>
            </w:r>
            <w:r w:rsidRPr="00707E49">
              <w:t xml:space="preserve"> two </w:t>
            </w:r>
            <w:r>
              <w:t xml:space="preserve">survey </w:t>
            </w:r>
            <w:r w:rsidRPr="00707E49">
              <w:t>mail</w:t>
            </w:r>
            <w:r>
              <w:t>ings</w:t>
            </w:r>
            <w:r w:rsidRPr="00707E49">
              <w:t xml:space="preserve"> eight and 22 days after</w:t>
            </w:r>
          </w:p>
          <w:p w14:paraId="64CDFD68" w14:textId="77777777" w:rsidR="00A41B57" w:rsidRPr="00707E49" w:rsidRDefault="00A41B57" w:rsidP="00A41B57">
            <w:pPr>
              <w:pStyle w:val="ListParagraph"/>
              <w:numPr>
                <w:ilvl w:val="0"/>
                <w:numId w:val="2"/>
              </w:numPr>
            </w:pPr>
            <w:r>
              <w:t xml:space="preserve">Arm 3: </w:t>
            </w:r>
            <w:r w:rsidRPr="00707E49">
              <w:t>Paper invite with QR code and URL a day after</w:t>
            </w:r>
            <w:r>
              <w:t xml:space="preserve">, </w:t>
            </w:r>
            <w:r w:rsidRPr="00707E49">
              <w:t>three emails six, eight, and ten days after</w:t>
            </w:r>
            <w:r>
              <w:t xml:space="preserve">, </w:t>
            </w:r>
            <w:r w:rsidRPr="00707E49">
              <w:t>mail 14 days after</w:t>
            </w:r>
          </w:p>
          <w:p w14:paraId="4D7F71B9" w14:textId="77777777" w:rsidR="00A41B57" w:rsidRPr="00707E49" w:rsidRDefault="00A41B57" w:rsidP="00A41B57">
            <w:pPr>
              <w:pStyle w:val="ListParagraph"/>
              <w:numPr>
                <w:ilvl w:val="0"/>
                <w:numId w:val="2"/>
              </w:numPr>
            </w:pPr>
            <w:r>
              <w:t xml:space="preserve">Arm 4: </w:t>
            </w:r>
            <w:r w:rsidRPr="00707E49">
              <w:t>Four emails one, two, four, and six days after</w:t>
            </w:r>
            <w:r>
              <w:t>, tele</w:t>
            </w:r>
            <w:r w:rsidRPr="00707E49">
              <w:t>phone eight days after</w:t>
            </w:r>
          </w:p>
          <w:p w14:paraId="2D3A921C" w14:textId="77777777" w:rsidR="00A41B57" w:rsidRPr="00707E49" w:rsidRDefault="00A41B57" w:rsidP="00A41B57">
            <w:pPr>
              <w:pStyle w:val="ListParagraph"/>
              <w:numPr>
                <w:ilvl w:val="0"/>
                <w:numId w:val="2"/>
              </w:numPr>
              <w:rPr>
                <w:rFonts w:eastAsiaTheme="minorEastAsia"/>
              </w:rPr>
            </w:pPr>
            <w:r>
              <w:lastRenderedPageBreak/>
              <w:t xml:space="preserve">Arm 5: </w:t>
            </w:r>
            <w:r w:rsidRPr="00707E49">
              <w:t>Four emails one, two, four, and six days after</w:t>
            </w:r>
            <w:r>
              <w:t xml:space="preserve">, </w:t>
            </w:r>
            <w:r w:rsidRPr="00707E49">
              <w:t>mail eight days after</w:t>
            </w:r>
            <w:r>
              <w:t>, tele</w:t>
            </w:r>
            <w:r w:rsidRPr="00707E49">
              <w:t>phone 22 days after</w:t>
            </w:r>
          </w:p>
          <w:p w14:paraId="3B041616" w14:textId="77777777" w:rsidR="00A41B57" w:rsidRPr="00707E49" w:rsidRDefault="00A41B57" w:rsidP="00A41B57">
            <w:pPr>
              <w:pStyle w:val="ListParagraph"/>
              <w:numPr>
                <w:ilvl w:val="0"/>
                <w:numId w:val="2"/>
              </w:numPr>
              <w:rPr>
                <w:rFonts w:eastAsiaTheme="minorEastAsia"/>
              </w:rPr>
            </w:pPr>
            <w:r w:rsidRPr="00707E49">
              <w:t>Arm 6: Four emails one, two, four, and six days after</w:t>
            </w:r>
            <w:r>
              <w:t>,</w:t>
            </w:r>
            <w:r w:rsidRPr="00707E49">
              <w:t xml:space="preserve"> two mai</w:t>
            </w:r>
            <w:r>
              <w:t>lings</w:t>
            </w:r>
            <w:r w:rsidRPr="00707E49">
              <w:t xml:space="preserve"> eight and 22 days after</w:t>
            </w:r>
          </w:p>
          <w:p w14:paraId="26D022A2" w14:textId="77777777" w:rsidR="00A41B57" w:rsidRPr="00707E49" w:rsidRDefault="00A41B57" w:rsidP="00A41B57">
            <w:pPr>
              <w:pStyle w:val="ListParagraph"/>
              <w:numPr>
                <w:ilvl w:val="0"/>
                <w:numId w:val="2"/>
              </w:numPr>
            </w:pPr>
            <w:r w:rsidRPr="00707E49">
              <w:t>Arm 7: Two text messages one and four days after</w:t>
            </w:r>
            <w:r>
              <w:t xml:space="preserve">, </w:t>
            </w:r>
            <w:r w:rsidRPr="00707E49">
              <w:t>two emails two and six days after</w:t>
            </w:r>
            <w:r>
              <w:t xml:space="preserve">, </w:t>
            </w:r>
            <w:r w:rsidRPr="00707E49">
              <w:t>two mails eight and 22 days after</w:t>
            </w:r>
          </w:p>
          <w:p w14:paraId="19CD761F" w14:textId="77777777" w:rsidR="00A41B57" w:rsidRPr="00707E49" w:rsidRDefault="00A41B57" w:rsidP="00A41B57">
            <w:pPr>
              <w:pStyle w:val="ListParagraph"/>
              <w:numPr>
                <w:ilvl w:val="0"/>
                <w:numId w:val="2"/>
              </w:numPr>
            </w:pPr>
            <w:r w:rsidRPr="00707E49">
              <w:t>Arm 8: Paper invite a day after</w:t>
            </w:r>
            <w:r>
              <w:t xml:space="preserve">, </w:t>
            </w:r>
            <w:r w:rsidRPr="00707E49">
              <w:t>text message six days after</w:t>
            </w:r>
            <w:r>
              <w:t>,</w:t>
            </w:r>
            <w:r w:rsidRPr="00707E49">
              <w:t xml:space="preserve"> two emails eight and ten days after</w:t>
            </w:r>
            <w:r>
              <w:t>,</w:t>
            </w:r>
            <w:r w:rsidRPr="00707E49">
              <w:t xml:space="preserve"> mail</w:t>
            </w:r>
            <w:r>
              <w:t>ing</w:t>
            </w:r>
            <w:r w:rsidRPr="00707E49">
              <w:t xml:space="preserve"> 14 days after</w:t>
            </w:r>
          </w:p>
          <w:p w14:paraId="7A3951DC" w14:textId="77777777" w:rsidR="00A41B57" w:rsidRPr="00707E49" w:rsidRDefault="00A41B57" w:rsidP="00A41B57">
            <w:pPr>
              <w:pStyle w:val="ListParagraph"/>
              <w:numPr>
                <w:ilvl w:val="0"/>
                <w:numId w:val="2"/>
              </w:numPr>
            </w:pPr>
            <w:r w:rsidRPr="00707E49">
              <w:t>Arm 9: Paper invite with URL a day after</w:t>
            </w:r>
            <w:r>
              <w:t>,</w:t>
            </w:r>
            <w:r w:rsidRPr="00707E49">
              <w:t xml:space="preserve"> two emails six and eight days after</w:t>
            </w:r>
            <w:r>
              <w:t>,</w:t>
            </w:r>
            <w:r w:rsidRPr="00707E49">
              <w:t xml:space="preserve"> two mail</w:t>
            </w:r>
            <w:r>
              <w:t>ing</w:t>
            </w:r>
            <w:r w:rsidRPr="00707E49">
              <w:t>s eight and 22 days after</w:t>
            </w:r>
          </w:p>
        </w:tc>
        <w:tc>
          <w:tcPr>
            <w:tcW w:w="1793" w:type="dxa"/>
            <w:gridSpan w:val="2"/>
          </w:tcPr>
          <w:p w14:paraId="04065385" w14:textId="77777777" w:rsidR="00A41B57" w:rsidRDefault="00A41B57" w:rsidP="005C1AC7">
            <w:r>
              <w:rPr>
                <w:b/>
                <w:bCs/>
              </w:rPr>
              <w:lastRenderedPageBreak/>
              <w:t>Statistically significant differences by mode</w:t>
            </w:r>
          </w:p>
          <w:p w14:paraId="01BECCB1" w14:textId="77777777" w:rsidR="00A41B57" w:rsidRPr="00707E49" w:rsidRDefault="00A41B57" w:rsidP="005C1AC7">
            <w:r>
              <w:t xml:space="preserve">Arm 1: </w:t>
            </w:r>
            <w:r w:rsidRPr="00707E49">
              <w:t xml:space="preserve">25.5% </w:t>
            </w:r>
          </w:p>
          <w:p w14:paraId="0FBF5EB2" w14:textId="77777777" w:rsidR="00A41B57" w:rsidRPr="00707E49" w:rsidRDefault="00A41B57" w:rsidP="005C1AC7">
            <w:r>
              <w:t xml:space="preserve">Arm 2: </w:t>
            </w:r>
            <w:r w:rsidRPr="00707E49">
              <w:t xml:space="preserve">15.5% </w:t>
            </w:r>
          </w:p>
          <w:p w14:paraId="3BA09594" w14:textId="77777777" w:rsidR="00A41B57" w:rsidRPr="00707E49" w:rsidRDefault="00A41B57" w:rsidP="005C1AC7">
            <w:r>
              <w:t xml:space="preserve">Arm 3: </w:t>
            </w:r>
            <w:r w:rsidRPr="00707E49">
              <w:t xml:space="preserve">13.4% </w:t>
            </w:r>
          </w:p>
          <w:p w14:paraId="1A97211D" w14:textId="77777777" w:rsidR="00A41B57" w:rsidRPr="00707E49" w:rsidRDefault="00A41B57" w:rsidP="005C1AC7">
            <w:r>
              <w:t xml:space="preserve">Arm 4: </w:t>
            </w:r>
            <w:r w:rsidRPr="00707E49">
              <w:t xml:space="preserve">22.9% </w:t>
            </w:r>
          </w:p>
          <w:p w14:paraId="32DE20EA" w14:textId="77777777" w:rsidR="00A41B57" w:rsidRDefault="00A41B57" w:rsidP="005C1AC7">
            <w:r>
              <w:t xml:space="preserve">Arm 5: </w:t>
            </w:r>
            <w:r w:rsidRPr="00707E49">
              <w:t>27.3%</w:t>
            </w:r>
          </w:p>
          <w:p w14:paraId="0EA18083" w14:textId="77777777" w:rsidR="00A41B57" w:rsidRPr="00707E49" w:rsidRDefault="00A41B57" w:rsidP="005C1AC7">
            <w:r>
              <w:t xml:space="preserve">Arm 6: </w:t>
            </w:r>
            <w:r w:rsidRPr="00707E49">
              <w:t xml:space="preserve">15.3% </w:t>
            </w:r>
          </w:p>
          <w:p w14:paraId="64CBCA59" w14:textId="77777777" w:rsidR="00A41B57" w:rsidRPr="00707E49" w:rsidRDefault="00A41B57" w:rsidP="005C1AC7">
            <w:r>
              <w:t xml:space="preserve">Arm 7: </w:t>
            </w:r>
            <w:r w:rsidRPr="00707E49">
              <w:t xml:space="preserve">17.6% </w:t>
            </w:r>
          </w:p>
          <w:p w14:paraId="791EB157" w14:textId="77777777" w:rsidR="00A41B57" w:rsidRPr="00707E49" w:rsidRDefault="00A41B57" w:rsidP="005C1AC7">
            <w:r>
              <w:t xml:space="preserve">Arm 8: </w:t>
            </w:r>
            <w:r w:rsidRPr="00707E49">
              <w:t xml:space="preserve">14.4% </w:t>
            </w:r>
          </w:p>
          <w:p w14:paraId="29863DDC" w14:textId="77777777" w:rsidR="00A41B57" w:rsidRPr="00707E49" w:rsidRDefault="00A41B57" w:rsidP="005C1AC7">
            <w:r>
              <w:t xml:space="preserve">Arm 9: </w:t>
            </w:r>
            <w:r w:rsidRPr="00707E49">
              <w:t xml:space="preserve">15.4% </w:t>
            </w:r>
          </w:p>
          <w:p w14:paraId="1DFFE017" w14:textId="77777777" w:rsidR="00A41B57" w:rsidRPr="00707E49" w:rsidRDefault="00A41B57" w:rsidP="005C1AC7"/>
        </w:tc>
        <w:tc>
          <w:tcPr>
            <w:tcW w:w="2156" w:type="dxa"/>
          </w:tcPr>
          <w:p w14:paraId="7C448A8C" w14:textId="77777777" w:rsidR="00A41B57" w:rsidRDefault="00A41B57" w:rsidP="005C1AC7">
            <w:pPr>
              <w:rPr>
                <w:rFonts w:eastAsia="Calibri"/>
                <w:b/>
                <w:bCs/>
              </w:rPr>
            </w:pPr>
            <w:r w:rsidRPr="00707E49">
              <w:rPr>
                <w:rFonts w:eastAsia="Calibri"/>
                <w:b/>
                <w:bCs/>
              </w:rPr>
              <w:t>Statistically significant difference by mode and age</w:t>
            </w:r>
          </w:p>
          <w:p w14:paraId="6C8425E7" w14:textId="77777777" w:rsidR="00A41B57" w:rsidRPr="00707E49" w:rsidRDefault="00A41B57" w:rsidP="005C1AC7">
            <w:r w:rsidRPr="00707E49">
              <w:rPr>
                <w:rFonts w:eastAsia="Calibri"/>
              </w:rPr>
              <w:t>Arms with telephone have a higher percentage of younger patients responding</w:t>
            </w:r>
            <w:r>
              <w:rPr>
                <w:rFonts w:eastAsia="Calibri"/>
              </w:rPr>
              <w:t>.</w:t>
            </w:r>
          </w:p>
        </w:tc>
      </w:tr>
      <w:tr w:rsidR="00A41B57" w:rsidRPr="00707E49" w14:paraId="247EF85B" w14:textId="77777777" w:rsidTr="00192643">
        <w:tc>
          <w:tcPr>
            <w:tcW w:w="1949" w:type="dxa"/>
          </w:tcPr>
          <w:p w14:paraId="666BDD7A" w14:textId="17F8EC1F" w:rsidR="00A41B57" w:rsidRPr="00707E49" w:rsidRDefault="00A41B57" w:rsidP="005C1AC7">
            <w:r w:rsidRPr="00707E49">
              <w:lastRenderedPageBreak/>
              <w:t>Renfroe 2002</w:t>
            </w:r>
            <w:r>
              <w:t xml:space="preserve"> </w:t>
            </w:r>
            <w:r>
              <w:fldChar w:fldCharType="begin">
                <w:fldData xml:space="preserve">PEVuZE5vdGU+PENpdGU+PEF1dGhvcj5SZW5mcm9lPC9BdXRob3I+PFllYXI+MjAwMjwvWWVhcj48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</w:fldData>
              </w:fldChar>
            </w:r>
            <w:r>
              <w:instrText xml:space="preserve"> ADDIN EN.CITE </w:instrText>
            </w:r>
            <w:r>
              <w:fldChar w:fldCharType="begin">
                <w:fldData xml:space="preserve">PEVuZE5vdGU+PENpdGU+PEF1dGhvcj5SZW5mcm9lPC9BdXRob3I+PFllYXI+MjAwMjwvWWVhcj48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</w:fldData>
              </w:fldChar>
            </w:r>
            <w:r>
              <w:instrText xml:space="preserve"> ADDIN EN.CITE.DATA </w:instrText>
            </w:r>
            <w:r>
              <w:fldChar w:fldCharType="end"/>
            </w:r>
            <w:r>
              <w:fldChar w:fldCharType="separate"/>
            </w:r>
            <w:r w:rsidRPr="00134A06">
              <w:rPr>
                <w:noProof/>
                <w:vertAlign w:val="superscript"/>
              </w:rPr>
              <w:t>6</w:t>
            </w:r>
            <w:r w:rsidR="00192643">
              <w:rPr>
                <w:noProof/>
                <w:vertAlign w:val="superscript"/>
              </w:rPr>
              <w:t>8</w:t>
            </w:r>
            <w:r>
              <w:fldChar w:fldCharType="end"/>
            </w:r>
          </w:p>
        </w:tc>
        <w:tc>
          <w:tcPr>
            <w:tcW w:w="1736" w:type="dxa"/>
          </w:tcPr>
          <w:p w14:paraId="531C8E99" w14:textId="77777777" w:rsidR="00A41B57" w:rsidRPr="00707E49" w:rsidRDefault="00A41B57" w:rsidP="005C1AC7">
            <w:r w:rsidRPr="00707E49">
              <w:t>Patients with malignant arrhythmias from 41 hospital centers in US and Canada</w:t>
            </w:r>
          </w:p>
        </w:tc>
        <w:tc>
          <w:tcPr>
            <w:tcW w:w="1723" w:type="dxa"/>
          </w:tcPr>
          <w:p w14:paraId="09977866" w14:textId="77777777" w:rsidR="00A41B57" w:rsidRPr="00707E49" w:rsidRDefault="00A41B57" w:rsidP="005C1AC7">
            <w:r>
              <w:t xml:space="preserve">Total: </w:t>
            </w:r>
            <w:r w:rsidRPr="00707E49">
              <w:t xml:space="preserve">664 </w:t>
            </w:r>
          </w:p>
        </w:tc>
        <w:tc>
          <w:tcPr>
            <w:tcW w:w="1770" w:type="dxa"/>
          </w:tcPr>
          <w:p w14:paraId="12F29B5A" w14:textId="77777777" w:rsidR="00A41B57" w:rsidRPr="00707E49" w:rsidRDefault="00A41B57" w:rsidP="005C1AC7">
            <w:r w:rsidRPr="00707E49">
              <w:t xml:space="preserve">Patient </w:t>
            </w:r>
            <w:r>
              <w:t>s</w:t>
            </w:r>
            <w:r w:rsidRPr="00707E49">
              <w:t xml:space="preserve">atisfaction </w:t>
            </w:r>
            <w:r>
              <w:t>s</w:t>
            </w:r>
            <w:r w:rsidRPr="00707E49">
              <w:t>urvey</w:t>
            </w:r>
          </w:p>
        </w:tc>
        <w:tc>
          <w:tcPr>
            <w:tcW w:w="2864" w:type="dxa"/>
          </w:tcPr>
          <w:p w14:paraId="003E8B50" w14:textId="77777777" w:rsidR="00A41B57" w:rsidRPr="00707E49" w:rsidRDefault="00A41B57" w:rsidP="005C1AC7">
            <w:r w:rsidRPr="00707E49">
              <w:t xml:space="preserve">Mode of delivery and survey features tested: </w:t>
            </w:r>
          </w:p>
          <w:p w14:paraId="7A7337B4" w14:textId="77777777" w:rsidR="00A41B57" w:rsidRPr="00707E49" w:rsidRDefault="00A41B57" w:rsidP="00A41B57">
            <w:pPr>
              <w:pStyle w:val="ListParagraph"/>
              <w:numPr>
                <w:ilvl w:val="0"/>
                <w:numId w:val="2"/>
              </w:numPr>
            </w:pPr>
            <w:r w:rsidRPr="00707E49">
              <w:t>Mode of delivery: overnight express mail vs regular mail</w:t>
            </w:r>
          </w:p>
          <w:p w14:paraId="312CE4B6" w14:textId="77777777" w:rsidR="00A41B57" w:rsidRPr="00707E49" w:rsidRDefault="00A41B57" w:rsidP="00A41B57">
            <w:pPr>
              <w:pStyle w:val="ListParagraph"/>
              <w:numPr>
                <w:ilvl w:val="0"/>
                <w:numId w:val="2"/>
              </w:numPr>
            </w:pPr>
            <w:r w:rsidRPr="00707E49">
              <w:t>Enclosure of certificate appreciation: included vs not included</w:t>
            </w:r>
          </w:p>
          <w:p w14:paraId="224EE6C5" w14:textId="77777777" w:rsidR="00A41B57" w:rsidRPr="00707E49" w:rsidRDefault="00A41B57" w:rsidP="00A41B57">
            <w:pPr>
              <w:pStyle w:val="ListParagraph"/>
              <w:numPr>
                <w:ilvl w:val="0"/>
                <w:numId w:val="2"/>
              </w:numPr>
            </w:pPr>
            <w:r w:rsidRPr="00707E49">
              <w:t>Timing: sent the survey early (2-3 weeks after visit) vs late (1-4 months after visit)</w:t>
            </w:r>
          </w:p>
          <w:p w14:paraId="47F7E670" w14:textId="77777777" w:rsidR="00A41B57" w:rsidRPr="00707E49" w:rsidRDefault="00A41B57" w:rsidP="00A41B57">
            <w:pPr>
              <w:pStyle w:val="ListParagraph"/>
              <w:numPr>
                <w:ilvl w:val="0"/>
                <w:numId w:val="2"/>
              </w:numPr>
            </w:pPr>
            <w:r w:rsidRPr="00707E49">
              <w:t xml:space="preserve">Signature on cover letter: principal investigator </w:t>
            </w:r>
            <w:r>
              <w:t xml:space="preserve">(PI) </w:t>
            </w:r>
            <w:r w:rsidRPr="00707E49">
              <w:t>vs coordinator</w:t>
            </w:r>
          </w:p>
        </w:tc>
        <w:tc>
          <w:tcPr>
            <w:tcW w:w="1793" w:type="dxa"/>
            <w:gridSpan w:val="2"/>
          </w:tcPr>
          <w:p w14:paraId="0C502C7C" w14:textId="77777777" w:rsidR="00A41B57" w:rsidRPr="00707E49" w:rsidRDefault="00A41B57" w:rsidP="005C1AC7">
            <w:pPr>
              <w:rPr>
                <w:b/>
                <w:bCs/>
              </w:rPr>
            </w:pPr>
            <w:r w:rsidRPr="00707E49">
              <w:rPr>
                <w:b/>
                <w:bCs/>
              </w:rPr>
              <w:t>Statistically significant differences for all but signature on cover letter</w:t>
            </w:r>
          </w:p>
          <w:p w14:paraId="7AC743B2" w14:textId="77777777" w:rsidR="00A41B57" w:rsidRPr="00707E49" w:rsidRDefault="00A41B57" w:rsidP="005C1AC7">
            <w:pPr>
              <w:rPr>
                <w:b/>
                <w:bCs/>
              </w:rPr>
            </w:pPr>
          </w:p>
          <w:p w14:paraId="497CFBC6" w14:textId="77777777" w:rsidR="00A41B57" w:rsidRPr="00707E49" w:rsidRDefault="00A41B57" w:rsidP="005C1AC7">
            <w:r>
              <w:t xml:space="preserve">Overnight mail: </w:t>
            </w:r>
            <w:r w:rsidRPr="00707E49">
              <w:t>75%</w:t>
            </w:r>
          </w:p>
          <w:p w14:paraId="5AD3BB5C" w14:textId="77777777" w:rsidR="00A41B57" w:rsidRDefault="00A41B57" w:rsidP="005C1AC7">
            <w:r>
              <w:t xml:space="preserve">Regular mail: </w:t>
            </w:r>
            <w:r w:rsidRPr="00707E49">
              <w:t xml:space="preserve">68% </w:t>
            </w:r>
          </w:p>
          <w:p w14:paraId="07C7AFDC" w14:textId="77777777" w:rsidR="00A41B57" w:rsidRPr="00707E49" w:rsidRDefault="00A41B57" w:rsidP="005C1AC7"/>
          <w:p w14:paraId="12B252EE" w14:textId="77777777" w:rsidR="00A41B57" w:rsidRDefault="00A41B57" w:rsidP="005C1AC7">
            <w:r w:rsidRPr="00707E49">
              <w:t>Enclosure of certificate of appreciation</w:t>
            </w:r>
            <w:r>
              <w:t xml:space="preserve">: </w:t>
            </w:r>
            <w:r w:rsidRPr="00707E49">
              <w:t xml:space="preserve">68% </w:t>
            </w:r>
          </w:p>
          <w:p w14:paraId="5E243D4A" w14:textId="77777777" w:rsidR="00A41B57" w:rsidRPr="00707E49" w:rsidRDefault="00A41B57" w:rsidP="005C1AC7">
            <w:r>
              <w:t>No certificate: 75%</w:t>
            </w:r>
          </w:p>
          <w:p w14:paraId="2F502F01" w14:textId="77777777" w:rsidR="00A41B57" w:rsidRDefault="00A41B57" w:rsidP="005C1AC7"/>
          <w:p w14:paraId="3227FB27" w14:textId="77777777" w:rsidR="00A41B57" w:rsidRPr="00707E49" w:rsidRDefault="00A41B57" w:rsidP="005C1AC7">
            <w:r>
              <w:t xml:space="preserve">Early: </w:t>
            </w:r>
            <w:r w:rsidRPr="00707E49">
              <w:t xml:space="preserve">79% </w:t>
            </w:r>
          </w:p>
          <w:p w14:paraId="42DACD14" w14:textId="77777777" w:rsidR="00A41B57" w:rsidRPr="00707E49" w:rsidRDefault="00A41B57" w:rsidP="005C1AC7">
            <w:r>
              <w:t xml:space="preserve">Late: </w:t>
            </w:r>
            <w:r w:rsidRPr="00707E49">
              <w:t xml:space="preserve">72% </w:t>
            </w:r>
          </w:p>
          <w:p w14:paraId="5EFA3DCC" w14:textId="77777777" w:rsidR="00A41B57" w:rsidRDefault="00A41B57" w:rsidP="005C1AC7"/>
          <w:p w14:paraId="4121AA87" w14:textId="77777777" w:rsidR="00A41B57" w:rsidRPr="00707E49" w:rsidRDefault="00A41B57" w:rsidP="005C1AC7">
            <w:r w:rsidRPr="00707E49">
              <w:t xml:space="preserve">Signature on cover letter </w:t>
            </w:r>
            <w:r>
              <w:t xml:space="preserve">from PI: </w:t>
            </w:r>
          </w:p>
          <w:p w14:paraId="4397DAB4" w14:textId="77777777" w:rsidR="00A41B57" w:rsidRDefault="00A41B57" w:rsidP="005C1AC7">
            <w:r w:rsidRPr="00707E49">
              <w:t xml:space="preserve">70% </w:t>
            </w:r>
          </w:p>
          <w:p w14:paraId="33AE072E" w14:textId="77777777" w:rsidR="00A41B57" w:rsidRPr="00707E49" w:rsidRDefault="00A41B57" w:rsidP="005C1AC7">
            <w:r>
              <w:t xml:space="preserve">Signature from coordinator: </w:t>
            </w:r>
            <w:r w:rsidRPr="00707E49">
              <w:t xml:space="preserve">73% </w:t>
            </w:r>
          </w:p>
        </w:tc>
        <w:tc>
          <w:tcPr>
            <w:tcW w:w="2156" w:type="dxa"/>
          </w:tcPr>
          <w:p w14:paraId="365636BE" w14:textId="77777777" w:rsidR="00A41B57" w:rsidRPr="00707E49" w:rsidRDefault="00A41B57" w:rsidP="005C1AC7">
            <w:r w:rsidRPr="00707E49">
              <w:t>Not reported</w:t>
            </w:r>
          </w:p>
        </w:tc>
      </w:tr>
      <w:tr w:rsidR="00A41B57" w:rsidRPr="00707E49" w14:paraId="5902CBCF" w14:textId="77777777" w:rsidTr="00192643">
        <w:tc>
          <w:tcPr>
            <w:tcW w:w="1949" w:type="dxa"/>
          </w:tcPr>
          <w:p w14:paraId="360A9306" w14:textId="77777777" w:rsidR="00A41B57" w:rsidRPr="00707E49" w:rsidRDefault="00A41B57" w:rsidP="005C1AC7">
            <w:r w:rsidRPr="00707E49">
              <w:lastRenderedPageBreak/>
              <w:t>Rodriguez 2006</w:t>
            </w:r>
            <w:r>
              <w:t xml:space="preserve"> </w:t>
            </w:r>
            <w:r>
              <w:fldChar w:fldCharType="begin">
                <w:fldData xml:space="preserve">PEVuZE5vdGU+PENpdGU+PEF1dGhvcj5Sb2RyaWd1ZXo8L0F1dGhvcj48WWVhcj4yMDA2PC9ZZWFy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</w:fldData>
              </w:fldChar>
            </w:r>
            <w:r>
              <w:instrText xml:space="preserve"> ADDIN EN.CITE </w:instrText>
            </w:r>
            <w:r>
              <w:fldChar w:fldCharType="begin">
                <w:fldData xml:space="preserve">PEVuZE5vdGU+PENpdGU+PEF1dGhvcj5Sb2RyaWd1ZXo8L0F1dGhvcj48WWVhcj4yMDA2PC9ZZWFy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</w:fldData>
              </w:fldChar>
            </w:r>
            <w:r>
              <w:instrText xml:space="preserve"> ADDIN EN.CITE.DATA </w:instrText>
            </w:r>
            <w:r>
              <w:fldChar w:fldCharType="end"/>
            </w:r>
            <w:r>
              <w:fldChar w:fldCharType="separate"/>
            </w:r>
            <w:r w:rsidRPr="00134A06">
              <w:rPr>
                <w:noProof/>
                <w:vertAlign w:val="superscript"/>
              </w:rPr>
              <w:t>25</w:t>
            </w:r>
            <w:r>
              <w:fldChar w:fldCharType="end"/>
            </w:r>
          </w:p>
        </w:tc>
        <w:tc>
          <w:tcPr>
            <w:tcW w:w="1736" w:type="dxa"/>
          </w:tcPr>
          <w:p w14:paraId="4EB73076" w14:textId="77777777" w:rsidR="00A41B57" w:rsidRPr="00707E49" w:rsidRDefault="00A41B57" w:rsidP="005C1AC7">
            <w:r w:rsidRPr="00707E49">
              <w:t>Adult patients from the panels of 62 primary care physicians in California</w:t>
            </w:r>
          </w:p>
          <w:p w14:paraId="64CAEC31" w14:textId="77777777" w:rsidR="00A41B57" w:rsidRPr="00707E49" w:rsidRDefault="00A41B57" w:rsidP="005C1AC7">
            <w:pPr>
              <w:jc w:val="right"/>
            </w:pPr>
          </w:p>
        </w:tc>
        <w:tc>
          <w:tcPr>
            <w:tcW w:w="1723" w:type="dxa"/>
          </w:tcPr>
          <w:p w14:paraId="57D3FF06" w14:textId="77777777" w:rsidR="00A41B57" w:rsidRPr="00707E49" w:rsidRDefault="00A41B57" w:rsidP="005C1AC7">
            <w:r>
              <w:t xml:space="preserve">Total: </w:t>
            </w:r>
            <w:r w:rsidRPr="00707E49">
              <w:t>22,152</w:t>
            </w:r>
            <w:r>
              <w:t>, split across three study arms</w:t>
            </w:r>
          </w:p>
          <w:p w14:paraId="7AEB603E" w14:textId="77777777" w:rsidR="00A41B57" w:rsidRPr="00707E49" w:rsidRDefault="00A41B57" w:rsidP="005C1AC7"/>
        </w:tc>
        <w:tc>
          <w:tcPr>
            <w:tcW w:w="1770" w:type="dxa"/>
          </w:tcPr>
          <w:p w14:paraId="32D82D46" w14:textId="77777777" w:rsidR="00A41B57" w:rsidRPr="00707E49" w:rsidRDefault="00A41B57" w:rsidP="005C1AC7">
            <w:r w:rsidRPr="00707E49">
              <w:t>Abbreviated version of the Ambulatory Care Experiences Survey</w:t>
            </w:r>
          </w:p>
        </w:tc>
        <w:tc>
          <w:tcPr>
            <w:tcW w:w="2864" w:type="dxa"/>
          </w:tcPr>
          <w:p w14:paraId="2A4DAEEC" w14:textId="77777777" w:rsidR="00A41B57" w:rsidRPr="00707E49" w:rsidRDefault="00A41B57" w:rsidP="005C1AC7">
            <w:r w:rsidRPr="00707E49">
              <w:t xml:space="preserve">Modes tested: </w:t>
            </w:r>
          </w:p>
          <w:p w14:paraId="013C5B12" w14:textId="77777777" w:rsidR="00A41B57" w:rsidRPr="00707E49" w:rsidRDefault="00A41B57" w:rsidP="00A41B57">
            <w:pPr>
              <w:pStyle w:val="ListParagraph"/>
              <w:numPr>
                <w:ilvl w:val="0"/>
                <w:numId w:val="2"/>
              </w:numPr>
            </w:pPr>
            <w:r w:rsidRPr="00707E49">
              <w:t>Mail</w:t>
            </w:r>
            <w:r>
              <w:t xml:space="preserve"> only, including l</w:t>
            </w:r>
            <w:r w:rsidRPr="00707E49">
              <w:t>etter with paper copy of surve</w:t>
            </w:r>
            <w:r>
              <w:t xml:space="preserve">y, </w:t>
            </w:r>
            <w:r w:rsidRPr="00707E49">
              <w:t xml:space="preserve">follow-up </w:t>
            </w:r>
            <w:r>
              <w:t xml:space="preserve">mailing </w:t>
            </w:r>
            <w:r w:rsidRPr="00707E49">
              <w:t xml:space="preserve">one week after </w:t>
            </w:r>
          </w:p>
          <w:p w14:paraId="037E7206" w14:textId="77777777" w:rsidR="00A41B57" w:rsidRPr="00707E49" w:rsidRDefault="00A41B57" w:rsidP="00A41B57">
            <w:pPr>
              <w:pStyle w:val="ListParagraph"/>
              <w:numPr>
                <w:ilvl w:val="0"/>
                <w:numId w:val="2"/>
              </w:numPr>
            </w:pPr>
            <w:r w:rsidRPr="00707E49">
              <w:t>Web</w:t>
            </w:r>
            <w:r>
              <w:t xml:space="preserve"> with mail follow-up, including l</w:t>
            </w:r>
            <w:r w:rsidRPr="00707E49">
              <w:t>etter with link to web-based survey and a unique login code</w:t>
            </w:r>
            <w:r>
              <w:t xml:space="preserve">, </w:t>
            </w:r>
            <w:r w:rsidRPr="00707E49">
              <w:t>follow-up one week after</w:t>
            </w:r>
            <w:r>
              <w:t>, follow-up</w:t>
            </w:r>
            <w:r w:rsidRPr="00707E49">
              <w:t xml:space="preserve"> survey </w:t>
            </w:r>
            <w:r>
              <w:t xml:space="preserve">mailing </w:t>
            </w:r>
            <w:r w:rsidRPr="00707E49">
              <w:t xml:space="preserve">two weeks after </w:t>
            </w:r>
          </w:p>
          <w:p w14:paraId="24E8F14D" w14:textId="77777777" w:rsidR="00A41B57" w:rsidRPr="00707E49" w:rsidRDefault="00A41B57" w:rsidP="00A41B57">
            <w:pPr>
              <w:pStyle w:val="ListParagraph"/>
              <w:numPr>
                <w:ilvl w:val="0"/>
                <w:numId w:val="2"/>
              </w:numPr>
            </w:pPr>
            <w:r w:rsidRPr="00707E49">
              <w:t>IVR</w:t>
            </w:r>
            <w:r>
              <w:t xml:space="preserve"> with mail follow-up, including l</w:t>
            </w:r>
            <w:r w:rsidRPr="00707E49">
              <w:t>etter with a toll-free phone number to complete survey by IVR</w:t>
            </w:r>
            <w:r>
              <w:t>, follow-up</w:t>
            </w:r>
            <w:r w:rsidRPr="00707E49">
              <w:t xml:space="preserve"> mail </w:t>
            </w:r>
            <w:r>
              <w:t xml:space="preserve">reminder </w:t>
            </w:r>
            <w:r w:rsidRPr="00707E49">
              <w:t>one week after</w:t>
            </w:r>
            <w:r>
              <w:t>, follow-up</w:t>
            </w:r>
            <w:r w:rsidRPr="00707E49">
              <w:t xml:space="preserve"> </w:t>
            </w:r>
            <w:r>
              <w:t>survey mailing</w:t>
            </w:r>
            <w:r w:rsidRPr="00707E49">
              <w:t xml:space="preserve"> two weeks </w:t>
            </w:r>
          </w:p>
        </w:tc>
        <w:tc>
          <w:tcPr>
            <w:tcW w:w="1793" w:type="dxa"/>
            <w:gridSpan w:val="2"/>
          </w:tcPr>
          <w:p w14:paraId="177DE0E3" w14:textId="77777777" w:rsidR="00A41B57" w:rsidRPr="00707E49" w:rsidRDefault="00A41B57" w:rsidP="005C1AC7">
            <w:r w:rsidRPr="00502266">
              <w:rPr>
                <w:b/>
                <w:bCs/>
              </w:rPr>
              <w:t xml:space="preserve">No </w:t>
            </w:r>
            <w:r>
              <w:rPr>
                <w:b/>
                <w:bCs/>
              </w:rPr>
              <w:t>statistically significant differences by mode</w:t>
            </w:r>
            <w:r w:rsidRPr="00707E49">
              <w:t xml:space="preserve"> </w:t>
            </w:r>
          </w:p>
          <w:p w14:paraId="53292AB6" w14:textId="77777777" w:rsidR="00A41B57" w:rsidRPr="00707E49" w:rsidRDefault="00A41B57" w:rsidP="005C1AC7">
            <w:r>
              <w:t xml:space="preserve">Mail: </w:t>
            </w:r>
            <w:r w:rsidRPr="00707E49">
              <w:t xml:space="preserve">50.8% </w:t>
            </w:r>
          </w:p>
          <w:p w14:paraId="6D5859D3" w14:textId="77777777" w:rsidR="00A41B57" w:rsidRDefault="00A41B57" w:rsidP="005C1AC7">
            <w:r>
              <w:t xml:space="preserve">Web with mail follow-up: </w:t>
            </w:r>
            <w:r w:rsidRPr="00707E49">
              <w:t>48.6%</w:t>
            </w:r>
            <w:r>
              <w:t xml:space="preserve"> (18.4% web, 30.2% mail)</w:t>
            </w:r>
          </w:p>
          <w:p w14:paraId="717AE3BE" w14:textId="77777777" w:rsidR="00A41B57" w:rsidRPr="00707E49" w:rsidRDefault="00A41B57" w:rsidP="005C1AC7">
            <w:r>
              <w:t xml:space="preserve">IVR with mail follow-up: </w:t>
            </w:r>
            <w:r w:rsidRPr="00707E49">
              <w:t>53.7%</w:t>
            </w:r>
            <w:r>
              <w:t xml:space="preserve"> (34.7% IVR, 19.0% mailing)</w:t>
            </w:r>
          </w:p>
          <w:p w14:paraId="127FE60A" w14:textId="77777777" w:rsidR="00A41B57" w:rsidRPr="00707E49" w:rsidRDefault="00A41B57" w:rsidP="005C1AC7"/>
        </w:tc>
        <w:tc>
          <w:tcPr>
            <w:tcW w:w="2156" w:type="dxa"/>
          </w:tcPr>
          <w:p w14:paraId="4FA8C468" w14:textId="77777777" w:rsidR="00A41B57" w:rsidRPr="00707E49" w:rsidRDefault="00A41B57" w:rsidP="005C1AC7">
            <w:pPr>
              <w:rPr>
                <w:b/>
                <w:bCs/>
              </w:rPr>
            </w:pPr>
            <w:r w:rsidRPr="00707E49">
              <w:rPr>
                <w:b/>
                <w:bCs/>
              </w:rPr>
              <w:t xml:space="preserve">Statistically significant differences </w:t>
            </w:r>
            <w:r>
              <w:rPr>
                <w:b/>
                <w:bCs/>
              </w:rPr>
              <w:t>by mode and age, education, health, and race/ethnicity</w:t>
            </w:r>
          </w:p>
          <w:p w14:paraId="18839B28" w14:textId="77777777" w:rsidR="00A41B57" w:rsidRPr="00707E49" w:rsidRDefault="00A41B57" w:rsidP="005C1AC7">
            <w:r w:rsidRPr="00707E49">
              <w:t>Compared with respondents in the mail arm</w:t>
            </w:r>
            <w:r>
              <w:t>:</w:t>
            </w:r>
          </w:p>
          <w:p w14:paraId="0BE40B0D" w14:textId="77777777" w:rsidR="00A41B57" w:rsidRPr="00707E49" w:rsidRDefault="00A41B57" w:rsidP="005C1AC7">
            <w:r w:rsidRPr="00707E49">
              <w:t>Web respondents were younger, more educated, had fewer medical conditions, reported better health status, and were less likely to be Hispanic</w:t>
            </w:r>
            <w:r>
              <w:t>;</w:t>
            </w:r>
          </w:p>
          <w:p w14:paraId="4688AA12" w14:textId="77777777" w:rsidR="00A41B57" w:rsidRPr="00707E49" w:rsidRDefault="00A41B57" w:rsidP="005C1AC7">
            <w:r w:rsidRPr="00707E49">
              <w:t>IVR respondents were more likely to not have completed high school and had more outpatient visits during the prior 12 months. In addition, Asian</w:t>
            </w:r>
            <w:r>
              <w:t xml:space="preserve"> patients</w:t>
            </w:r>
            <w:r w:rsidRPr="00707E49">
              <w:t xml:space="preserve"> and </w:t>
            </w:r>
            <w:r>
              <w:t>those</w:t>
            </w:r>
            <w:r w:rsidRPr="00707E49">
              <w:t xml:space="preserve"> from other racial backgrounds were less likely to </w:t>
            </w:r>
            <w:r w:rsidRPr="00707E49">
              <w:lastRenderedPageBreak/>
              <w:t xml:space="preserve">respond to the IVR survey. </w:t>
            </w:r>
          </w:p>
          <w:p w14:paraId="03F13ECC" w14:textId="77777777" w:rsidR="00A41B57" w:rsidRPr="00707E49" w:rsidRDefault="00A41B57" w:rsidP="005C1AC7">
            <w:r w:rsidRPr="00707E49">
              <w:t xml:space="preserve">Differences in respondent characteristics were largely eliminated after mail follow-up to the web and IVR modes. </w:t>
            </w:r>
          </w:p>
        </w:tc>
      </w:tr>
      <w:tr w:rsidR="00A41B57" w:rsidRPr="00707E49" w14:paraId="343A6337" w14:textId="77777777" w:rsidTr="00192643">
        <w:tc>
          <w:tcPr>
            <w:tcW w:w="1949" w:type="dxa"/>
          </w:tcPr>
          <w:p w14:paraId="5B51AAC6" w14:textId="77777777" w:rsidR="00A41B57" w:rsidRPr="00707E49" w:rsidRDefault="00A41B57" w:rsidP="005C1AC7">
            <w:proofErr w:type="spellStart"/>
            <w:r w:rsidRPr="00707E49">
              <w:lastRenderedPageBreak/>
              <w:t>Rosoff</w:t>
            </w:r>
            <w:proofErr w:type="spellEnd"/>
            <w:r w:rsidRPr="00707E49">
              <w:t xml:space="preserve"> 2005</w:t>
            </w:r>
            <w:r>
              <w:t xml:space="preserve"> </w:t>
            </w:r>
            <w:r>
              <w:fldChar w:fldCharType="begin">
                <w:fldData xml:space="preserve">PEVuZE5vdGU+PENpdGU+PEF1dGhvcj5Sb3NvZmY8L0F1dGhvcj48WWVhcj4yMDA1PC9ZZWFyPjxS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wZXJpb2RpY2FsPjxhbHQtcGVyaW9kaWNhbD48ZnVsbC10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</w:fldData>
              </w:fldChar>
            </w:r>
            <w:r>
              <w:instrText xml:space="preserve"> ADDIN EN.CITE </w:instrText>
            </w:r>
            <w:r>
              <w:fldChar w:fldCharType="begin">
                <w:fldData xml:space="preserve">PEVuZE5vdGU+PENpdGU+PEF1dGhvcj5Sb3NvZmY8L0F1dGhvcj48WWVhcj4yMDA1PC9ZZWFyPjxS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wZXJpb2RpY2FsPjxhbHQtcGVyaW9kaWNhbD48ZnVsbC10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</w:fldData>
              </w:fldChar>
            </w:r>
            <w:r>
              <w:instrText xml:space="preserve"> ADDIN EN.CITE.DATA </w:instrText>
            </w:r>
            <w:r>
              <w:fldChar w:fldCharType="end"/>
            </w:r>
            <w:r>
              <w:fldChar w:fldCharType="separate"/>
            </w:r>
            <w:r w:rsidRPr="00134A06">
              <w:rPr>
                <w:noProof/>
                <w:vertAlign w:val="superscript"/>
              </w:rPr>
              <w:t>50</w:t>
            </w:r>
            <w:r>
              <w:fldChar w:fldCharType="end"/>
            </w:r>
          </w:p>
        </w:tc>
        <w:tc>
          <w:tcPr>
            <w:tcW w:w="1736" w:type="dxa"/>
          </w:tcPr>
          <w:p w14:paraId="67116151" w14:textId="77777777" w:rsidR="00A41B57" w:rsidRPr="00707E49" w:rsidRDefault="00A41B57" w:rsidP="005C1AC7">
            <w:r w:rsidRPr="00707E49">
              <w:t xml:space="preserve">Childhood cancer survivors ages 11 to 33 after completion of treatment from Duke University Medical Center; parents if survivors were less than </w:t>
            </w:r>
            <w:r>
              <w:t xml:space="preserve">age </w:t>
            </w:r>
            <w:r w:rsidRPr="00707E49">
              <w:t xml:space="preserve">18 </w:t>
            </w:r>
          </w:p>
        </w:tc>
        <w:tc>
          <w:tcPr>
            <w:tcW w:w="1723" w:type="dxa"/>
          </w:tcPr>
          <w:p w14:paraId="20CF5624" w14:textId="77777777" w:rsidR="00A41B57" w:rsidRPr="00707E49" w:rsidRDefault="00A41B57" w:rsidP="005C1AC7">
            <w:r>
              <w:t xml:space="preserve">Total: </w:t>
            </w:r>
            <w:r w:rsidRPr="00707E49">
              <w:t xml:space="preserve">497 </w:t>
            </w:r>
          </w:p>
        </w:tc>
        <w:tc>
          <w:tcPr>
            <w:tcW w:w="1770" w:type="dxa"/>
          </w:tcPr>
          <w:p w14:paraId="4D286444" w14:textId="77777777" w:rsidR="00A41B57" w:rsidRPr="00707E49" w:rsidRDefault="00A41B57" w:rsidP="005C1AC7">
            <w:pPr>
              <w:rPr>
                <w:b/>
                <w:bCs/>
              </w:rPr>
            </w:pPr>
            <w:r w:rsidRPr="00707E49">
              <w:t>Survey on health-related behaviors among childhood cancer survivors and their parents</w:t>
            </w:r>
          </w:p>
        </w:tc>
        <w:tc>
          <w:tcPr>
            <w:tcW w:w="2864" w:type="dxa"/>
          </w:tcPr>
          <w:p w14:paraId="219B5F98" w14:textId="77777777" w:rsidR="00A41B57" w:rsidRPr="00707E49" w:rsidRDefault="00A41B57" w:rsidP="005C1AC7">
            <w:r w:rsidRPr="00707E49">
              <w:t xml:space="preserve">Incentives tested: </w:t>
            </w:r>
          </w:p>
          <w:p w14:paraId="60AF0A5B" w14:textId="77777777" w:rsidR="00A41B57" w:rsidRPr="00707E49" w:rsidRDefault="00A41B57" w:rsidP="00A41B57">
            <w:pPr>
              <w:pStyle w:val="ListParagraph"/>
              <w:numPr>
                <w:ilvl w:val="0"/>
                <w:numId w:val="2"/>
              </w:numPr>
            </w:pPr>
            <w:r w:rsidRPr="00707E49">
              <w:t>Unconditional incentive</w:t>
            </w:r>
            <w:r>
              <w:t>, including m</w:t>
            </w:r>
            <w:r w:rsidRPr="00707E49">
              <w:t xml:space="preserve">ail survey </w:t>
            </w:r>
            <w:r>
              <w:t>and</w:t>
            </w:r>
            <w:r w:rsidRPr="00707E49">
              <w:t xml:space="preserve"> cover letter with $10 bill</w:t>
            </w:r>
            <w:r>
              <w:t>,</w:t>
            </w:r>
            <w:r w:rsidRPr="00707E49">
              <w:t xml:space="preserve"> follow-up </w:t>
            </w:r>
            <w:r>
              <w:t xml:space="preserve">mailing </w:t>
            </w:r>
            <w:r w:rsidRPr="00707E49">
              <w:t>after two months</w:t>
            </w:r>
          </w:p>
          <w:p w14:paraId="362D317B" w14:textId="77777777" w:rsidR="00A41B57" w:rsidRPr="00707E49" w:rsidRDefault="00A41B57" w:rsidP="00A41B57">
            <w:pPr>
              <w:pStyle w:val="ListParagraph"/>
              <w:numPr>
                <w:ilvl w:val="0"/>
                <w:numId w:val="2"/>
              </w:numPr>
            </w:pPr>
            <w:r w:rsidRPr="00707E49">
              <w:t>Conditional incentive</w:t>
            </w:r>
            <w:r>
              <w:t>, including m</w:t>
            </w:r>
            <w:r w:rsidRPr="00707E49">
              <w:t>ail survey</w:t>
            </w:r>
            <w:r>
              <w:t xml:space="preserve">, </w:t>
            </w:r>
            <w:r w:rsidRPr="00707E49">
              <w:t>cover letter indicating that respondent would receive $10 upon receipt of their completed survey</w:t>
            </w:r>
            <w:r>
              <w:t xml:space="preserve">, </w:t>
            </w:r>
            <w:r w:rsidRPr="00707E49">
              <w:t xml:space="preserve"> follow-up </w:t>
            </w:r>
            <w:r>
              <w:t xml:space="preserve">mailing </w:t>
            </w:r>
            <w:r w:rsidRPr="00707E49">
              <w:t>after two months</w:t>
            </w:r>
          </w:p>
        </w:tc>
        <w:tc>
          <w:tcPr>
            <w:tcW w:w="1793" w:type="dxa"/>
            <w:gridSpan w:val="2"/>
          </w:tcPr>
          <w:p w14:paraId="7ED00F26" w14:textId="77777777" w:rsidR="00A41B57" w:rsidRPr="00707E49" w:rsidRDefault="00A41B57" w:rsidP="005C1AC7">
            <w:pPr>
              <w:rPr>
                <w:b/>
                <w:bCs/>
              </w:rPr>
            </w:pPr>
            <w:r w:rsidRPr="00707E49">
              <w:rPr>
                <w:b/>
                <w:bCs/>
              </w:rPr>
              <w:t>Statistically significant difference across incentive types</w:t>
            </w:r>
          </w:p>
          <w:p w14:paraId="0EE23259" w14:textId="77777777" w:rsidR="00A41B57" w:rsidRPr="00707E49" w:rsidRDefault="00A41B57" w:rsidP="005C1AC7">
            <w:r>
              <w:t xml:space="preserve">Unconditional: </w:t>
            </w:r>
            <w:r w:rsidRPr="00707E49">
              <w:t xml:space="preserve">63.9% </w:t>
            </w:r>
          </w:p>
          <w:p w14:paraId="16B23875" w14:textId="77777777" w:rsidR="00A41B57" w:rsidRPr="00707E49" w:rsidRDefault="00A41B57" w:rsidP="005C1AC7">
            <w:r>
              <w:t xml:space="preserve">Conditional: </w:t>
            </w:r>
            <w:r w:rsidRPr="00707E49">
              <w:t>44.8%</w:t>
            </w:r>
          </w:p>
          <w:p w14:paraId="4E2C95DA" w14:textId="77777777" w:rsidR="00A41B57" w:rsidRPr="00707E49" w:rsidRDefault="00A41B57" w:rsidP="005C1AC7"/>
        </w:tc>
        <w:tc>
          <w:tcPr>
            <w:tcW w:w="2156" w:type="dxa"/>
          </w:tcPr>
          <w:p w14:paraId="1F7DB2A0" w14:textId="77777777" w:rsidR="00A41B57" w:rsidRPr="00707E49" w:rsidRDefault="00A41B57" w:rsidP="005C1AC7">
            <w:pPr>
              <w:rPr>
                <w:b/>
                <w:bCs/>
              </w:rPr>
            </w:pPr>
            <w:r w:rsidRPr="00707E49">
              <w:rPr>
                <w:b/>
                <w:bCs/>
              </w:rPr>
              <w:t>Statistically significant differences by race, gender, or cancer type were not detectable at the study’s sample size</w:t>
            </w:r>
          </w:p>
        </w:tc>
      </w:tr>
      <w:tr w:rsidR="00A41B57" w:rsidRPr="00707E49" w14:paraId="2F830F31" w14:textId="77777777" w:rsidTr="00192643">
        <w:tc>
          <w:tcPr>
            <w:tcW w:w="1949" w:type="dxa"/>
          </w:tcPr>
          <w:p w14:paraId="3EFD0C92" w14:textId="521CEBDB" w:rsidR="00A41B57" w:rsidRPr="00707E49" w:rsidRDefault="00A41B57" w:rsidP="005C1AC7">
            <w:proofErr w:type="spellStart"/>
            <w:r w:rsidRPr="00707E49">
              <w:t>Shaul</w:t>
            </w:r>
            <w:proofErr w:type="spellEnd"/>
            <w:r w:rsidRPr="00707E49">
              <w:t xml:space="preserve"> 1999</w:t>
            </w:r>
          </w:p>
        </w:tc>
        <w:tc>
          <w:tcPr>
            <w:tcW w:w="1736" w:type="dxa"/>
          </w:tcPr>
          <w:p w14:paraId="0CD823D8" w14:textId="77777777" w:rsidR="00A41B57" w:rsidRPr="00707E49" w:rsidRDefault="00A41B57" w:rsidP="005C1AC7">
            <w:r w:rsidRPr="00707E49">
              <w:t xml:space="preserve">Employees of Washington State </w:t>
            </w:r>
            <w:r>
              <w:t xml:space="preserve">who were health plan </w:t>
            </w:r>
            <w:r>
              <w:lastRenderedPageBreak/>
              <w:t xml:space="preserve">enrollees with at </w:t>
            </w:r>
            <w:r w:rsidRPr="00707E49">
              <w:t>least one covered child age 17 years or younger</w:t>
            </w:r>
          </w:p>
        </w:tc>
        <w:tc>
          <w:tcPr>
            <w:tcW w:w="1723" w:type="dxa"/>
          </w:tcPr>
          <w:p w14:paraId="5AE3D109" w14:textId="77777777" w:rsidR="00A41B57" w:rsidRPr="00707E49" w:rsidRDefault="00A41B57" w:rsidP="005C1AC7">
            <w:r>
              <w:lastRenderedPageBreak/>
              <w:t xml:space="preserve">Total: </w:t>
            </w:r>
            <w:r w:rsidRPr="00707E49">
              <w:t>600</w:t>
            </w:r>
            <w:r>
              <w:t xml:space="preserve">, split across four study arms </w:t>
            </w:r>
          </w:p>
          <w:p w14:paraId="70D72F9E" w14:textId="77777777" w:rsidR="00A41B57" w:rsidRPr="00707E49" w:rsidRDefault="00A41B57" w:rsidP="005C1AC7"/>
          <w:p w14:paraId="0A4AA914" w14:textId="77777777" w:rsidR="00A41B57" w:rsidRPr="00707E49" w:rsidRDefault="00A41B57" w:rsidP="005C1AC7"/>
        </w:tc>
        <w:tc>
          <w:tcPr>
            <w:tcW w:w="1770" w:type="dxa"/>
          </w:tcPr>
          <w:p w14:paraId="6D450E4C" w14:textId="77777777" w:rsidR="00A41B57" w:rsidRPr="00707E49" w:rsidRDefault="00A41B57" w:rsidP="005C1AC7">
            <w:r w:rsidRPr="00707E49">
              <w:lastRenderedPageBreak/>
              <w:t>CAHPS Child Survey</w:t>
            </w:r>
          </w:p>
          <w:p w14:paraId="0D4275FE" w14:textId="77777777" w:rsidR="00A41B57" w:rsidRPr="00707E49" w:rsidRDefault="00A41B57" w:rsidP="005C1AC7">
            <w:r w:rsidRPr="00707E49">
              <w:t xml:space="preserve">CAHPS Adult Survey </w:t>
            </w:r>
          </w:p>
        </w:tc>
        <w:tc>
          <w:tcPr>
            <w:tcW w:w="2864" w:type="dxa"/>
          </w:tcPr>
          <w:p w14:paraId="49B558D4" w14:textId="77777777" w:rsidR="00A41B57" w:rsidRDefault="00A41B57" w:rsidP="005C1AC7">
            <w:r>
              <w:t xml:space="preserve">Strategy tested: </w:t>
            </w:r>
          </w:p>
          <w:p w14:paraId="4D1DA8C3" w14:textId="77777777" w:rsidR="00A41B57" w:rsidRPr="00707E49" w:rsidRDefault="00A41B57" w:rsidP="00A41B57">
            <w:pPr>
              <w:pStyle w:val="ListParagraph"/>
              <w:numPr>
                <w:ilvl w:val="0"/>
                <w:numId w:val="2"/>
              </w:numPr>
            </w:pPr>
            <w:r>
              <w:t xml:space="preserve">Arm 1: </w:t>
            </w:r>
            <w:r w:rsidRPr="00707E49">
              <w:t>Mail child survey</w:t>
            </w:r>
            <w:r>
              <w:t>, follow-up</w:t>
            </w:r>
            <w:r w:rsidRPr="00707E49">
              <w:t xml:space="preserve"> </w:t>
            </w:r>
            <w:r>
              <w:t>tele</w:t>
            </w:r>
            <w:r w:rsidRPr="00707E49">
              <w:t xml:space="preserve">phone call </w:t>
            </w:r>
          </w:p>
          <w:p w14:paraId="05E02253" w14:textId="77777777" w:rsidR="00A41B57" w:rsidRPr="00707E49" w:rsidRDefault="00A41B57" w:rsidP="00A41B57">
            <w:pPr>
              <w:pStyle w:val="ListParagraph"/>
              <w:numPr>
                <w:ilvl w:val="0"/>
                <w:numId w:val="2"/>
              </w:numPr>
            </w:pPr>
            <w:r>
              <w:lastRenderedPageBreak/>
              <w:t>Arm 2:</w:t>
            </w:r>
            <w:r w:rsidRPr="00707E49">
              <w:t xml:space="preserve"> Mail with sampling list for parent to fill out and return to survey organization</w:t>
            </w:r>
            <w:r>
              <w:t xml:space="preserve">; </w:t>
            </w:r>
            <w:r w:rsidRPr="00707E49">
              <w:t>mail with child survey as second step</w:t>
            </w:r>
            <w:r>
              <w:t>, follow-up tele</w:t>
            </w:r>
            <w:r w:rsidRPr="00707E49">
              <w:t>phone call</w:t>
            </w:r>
          </w:p>
          <w:p w14:paraId="029189B2" w14:textId="77777777" w:rsidR="00A41B57" w:rsidRPr="00707E49" w:rsidRDefault="00A41B57" w:rsidP="00A41B57">
            <w:pPr>
              <w:pStyle w:val="ListParagraph"/>
              <w:numPr>
                <w:ilvl w:val="0"/>
                <w:numId w:val="2"/>
              </w:numPr>
            </w:pPr>
            <w:r>
              <w:t>Arm 3:</w:t>
            </w:r>
            <w:r w:rsidRPr="00707E49">
              <w:t xml:space="preserve"> Mail with adult and child survey</w:t>
            </w:r>
          </w:p>
          <w:p w14:paraId="245C2657" w14:textId="77777777" w:rsidR="00A41B57" w:rsidRPr="00707E49" w:rsidRDefault="00A41B57" w:rsidP="00A41B57">
            <w:pPr>
              <w:pStyle w:val="ListParagraph"/>
              <w:numPr>
                <w:ilvl w:val="0"/>
                <w:numId w:val="2"/>
              </w:numPr>
            </w:pPr>
            <w:r>
              <w:t xml:space="preserve">Arm 4: </w:t>
            </w:r>
            <w:r w:rsidRPr="00707E49">
              <w:t>Mail with adult survey and sampling list for parent to fill out and return to survey organization</w:t>
            </w:r>
            <w:r>
              <w:t>, tele</w:t>
            </w:r>
            <w:r w:rsidRPr="00707E49">
              <w:t>phone interview to sample child</w:t>
            </w:r>
            <w:r>
              <w:t xml:space="preserve">, </w:t>
            </w:r>
            <w:r w:rsidRPr="00707E49">
              <w:t>mail with child survey as third step</w:t>
            </w:r>
          </w:p>
          <w:p w14:paraId="7E37A5AE" w14:textId="77777777" w:rsidR="00A41B57" w:rsidRPr="00707E49" w:rsidRDefault="00A41B57" w:rsidP="005C1AC7">
            <w:pPr>
              <w:pStyle w:val="ListParagraph"/>
              <w:ind w:left="360"/>
            </w:pPr>
          </w:p>
        </w:tc>
        <w:tc>
          <w:tcPr>
            <w:tcW w:w="1793" w:type="dxa"/>
            <w:gridSpan w:val="2"/>
          </w:tcPr>
          <w:p w14:paraId="37DBFF65" w14:textId="77777777" w:rsidR="00A41B57" w:rsidRPr="00707E49" w:rsidRDefault="00A41B57" w:rsidP="005C1AC7">
            <w:r w:rsidRPr="00707E49">
              <w:rPr>
                <w:b/>
                <w:bCs/>
              </w:rPr>
              <w:lastRenderedPageBreak/>
              <w:t>Statistically significant differences</w:t>
            </w:r>
            <w:r>
              <w:rPr>
                <w:b/>
                <w:bCs/>
              </w:rPr>
              <w:t xml:space="preserve"> by strategy</w:t>
            </w:r>
          </w:p>
          <w:p w14:paraId="0DE190D9" w14:textId="77777777" w:rsidR="00A41B57" w:rsidRPr="00707E49" w:rsidRDefault="00A41B57" w:rsidP="005C1AC7">
            <w:r w:rsidRPr="00707E49">
              <w:lastRenderedPageBreak/>
              <w:t>Child survey:</w:t>
            </w:r>
          </w:p>
          <w:p w14:paraId="217E8F6E" w14:textId="77777777" w:rsidR="00A41B57" w:rsidRPr="00707E49" w:rsidRDefault="00A41B57" w:rsidP="005C1AC7">
            <w:r>
              <w:t>Arm 1:</w:t>
            </w:r>
            <w:r w:rsidRPr="00707E49">
              <w:t xml:space="preserve"> 60% </w:t>
            </w:r>
          </w:p>
          <w:p w14:paraId="0F512417" w14:textId="77777777" w:rsidR="00A41B57" w:rsidRPr="00707E49" w:rsidRDefault="00A41B57" w:rsidP="005C1AC7">
            <w:r>
              <w:t>Arm 2</w:t>
            </w:r>
            <w:r w:rsidRPr="00707E49">
              <w:t xml:space="preserve">: 57% </w:t>
            </w:r>
          </w:p>
          <w:p w14:paraId="36E23184" w14:textId="77777777" w:rsidR="00A41B57" w:rsidRPr="00707E49" w:rsidRDefault="00A41B57" w:rsidP="005C1AC7">
            <w:r>
              <w:t>Arm 3</w:t>
            </w:r>
            <w:r w:rsidRPr="00707E49">
              <w:t>: 52%</w:t>
            </w:r>
          </w:p>
          <w:p w14:paraId="1E926069" w14:textId="77777777" w:rsidR="00A41B57" w:rsidRPr="00707E49" w:rsidRDefault="00A41B57" w:rsidP="005C1AC7">
            <w:r>
              <w:t>Arm 4</w:t>
            </w:r>
            <w:r w:rsidRPr="00707E49">
              <w:t xml:space="preserve">: 40% </w:t>
            </w:r>
          </w:p>
          <w:p w14:paraId="70894C3F" w14:textId="77777777" w:rsidR="00A41B57" w:rsidRPr="00707E49" w:rsidRDefault="00A41B57" w:rsidP="005C1AC7"/>
          <w:p w14:paraId="5E3EFE40" w14:textId="77777777" w:rsidR="00A41B57" w:rsidRPr="00707E49" w:rsidRDefault="00A41B57" w:rsidP="005C1AC7">
            <w:r w:rsidRPr="00707E49">
              <w:t>Adult survey:</w:t>
            </w:r>
          </w:p>
          <w:p w14:paraId="31ACD6B6" w14:textId="77777777" w:rsidR="00A41B57" w:rsidRPr="00707E49" w:rsidRDefault="00A41B57" w:rsidP="005C1AC7">
            <w:r>
              <w:t>Arm 3</w:t>
            </w:r>
            <w:r w:rsidRPr="00707E49">
              <w:t xml:space="preserve">) 55% </w:t>
            </w:r>
          </w:p>
          <w:p w14:paraId="4EB5C874" w14:textId="77777777" w:rsidR="00A41B57" w:rsidRPr="00707E49" w:rsidRDefault="00A41B57" w:rsidP="005C1AC7">
            <w:r>
              <w:t>Arm 4</w:t>
            </w:r>
            <w:r w:rsidRPr="00707E49">
              <w:t xml:space="preserve">) 52% </w:t>
            </w:r>
          </w:p>
          <w:p w14:paraId="2ED7D6CB" w14:textId="77777777" w:rsidR="00A41B57" w:rsidRPr="00707E49" w:rsidRDefault="00A41B57" w:rsidP="005C1AC7"/>
        </w:tc>
        <w:tc>
          <w:tcPr>
            <w:tcW w:w="2156" w:type="dxa"/>
          </w:tcPr>
          <w:p w14:paraId="2957FC9E" w14:textId="77777777" w:rsidR="00A41B57" w:rsidRPr="00707E49" w:rsidRDefault="00A41B57" w:rsidP="005C1AC7">
            <w:r w:rsidRPr="00707E49">
              <w:lastRenderedPageBreak/>
              <w:t>Not reported</w:t>
            </w:r>
          </w:p>
        </w:tc>
      </w:tr>
      <w:tr w:rsidR="00A41B57" w:rsidRPr="00707E49" w14:paraId="3A45983B" w14:textId="77777777" w:rsidTr="00192643">
        <w:tc>
          <w:tcPr>
            <w:tcW w:w="1949" w:type="dxa"/>
          </w:tcPr>
          <w:p w14:paraId="51EAA3D1" w14:textId="77777777" w:rsidR="00A41B57" w:rsidRPr="00707E49" w:rsidRDefault="00A41B57" w:rsidP="005C1AC7">
            <w:proofErr w:type="spellStart"/>
            <w:r w:rsidRPr="00707E49">
              <w:t>Schwartzenberger</w:t>
            </w:r>
            <w:proofErr w:type="spellEnd"/>
            <w:r w:rsidRPr="00707E49">
              <w:t xml:space="preserve"> 2017</w:t>
            </w:r>
            <w:r>
              <w:t xml:space="preserve"> </w:t>
            </w:r>
            <w:r>
              <w:fldChar w:fldCharType="begin">
                <w:fldData xml:space="preserve">PEVuZE5vdGU+PENpdGU+PEF1dGhvcj5TY2h3YXJ0emVuYmVyZ2VyPC9BdXRob3I+PFllYXI+MjAx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</w:fldData>
              </w:fldChar>
            </w:r>
            <w:r>
              <w:instrText xml:space="preserve"> ADDIN EN.CITE </w:instrText>
            </w:r>
            <w:r>
              <w:fldChar w:fldCharType="begin">
                <w:fldData xml:space="preserve">PEVuZE5vdGU+PENpdGU+PEF1dGhvcj5TY2h3YXJ0emVuYmVyZ2VyPC9BdXRob3I+PFllYXI+MjAx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</w:fldData>
              </w:fldChar>
            </w:r>
            <w:r>
              <w:instrText xml:space="preserve"> ADDIN EN.CITE.DATA </w:instrText>
            </w:r>
            <w:r>
              <w:fldChar w:fldCharType="end"/>
            </w:r>
            <w:r>
              <w:fldChar w:fldCharType="separate"/>
            </w:r>
            <w:r w:rsidRPr="008A4BFA">
              <w:rPr>
                <w:noProof/>
                <w:vertAlign w:val="superscript"/>
              </w:rPr>
              <w:t>43</w:t>
            </w:r>
            <w:r>
              <w:fldChar w:fldCharType="end"/>
            </w:r>
          </w:p>
        </w:tc>
        <w:tc>
          <w:tcPr>
            <w:tcW w:w="1736" w:type="dxa"/>
          </w:tcPr>
          <w:p w14:paraId="319B5AAC" w14:textId="77777777" w:rsidR="00A41B57" w:rsidRPr="00707E49" w:rsidRDefault="00A41B57" w:rsidP="005C1AC7">
            <w:pPr>
              <w:rPr>
                <w:rFonts w:eastAsia="Calibri"/>
              </w:rPr>
            </w:pPr>
            <w:r w:rsidRPr="00707E49">
              <w:rPr>
                <w:rFonts w:eastAsia="Calibri"/>
              </w:rPr>
              <w:t xml:space="preserve">Patients who underwent carpal tunnel release at a tertiary medical center within the prior 5 years </w:t>
            </w:r>
          </w:p>
        </w:tc>
        <w:tc>
          <w:tcPr>
            <w:tcW w:w="1723" w:type="dxa"/>
          </w:tcPr>
          <w:p w14:paraId="2FF258D8" w14:textId="77777777" w:rsidR="00A41B57" w:rsidRPr="00707E49" w:rsidRDefault="00A41B57" w:rsidP="005C1AC7">
            <w:r>
              <w:t xml:space="preserve">Total: </w:t>
            </w:r>
            <w:r w:rsidRPr="00707E49">
              <w:t>969</w:t>
            </w:r>
            <w:r>
              <w:t>, split across three study arms</w:t>
            </w:r>
            <w:r w:rsidRPr="00707E49">
              <w:t xml:space="preserve"> </w:t>
            </w:r>
          </w:p>
        </w:tc>
        <w:tc>
          <w:tcPr>
            <w:tcW w:w="1770" w:type="dxa"/>
          </w:tcPr>
          <w:p w14:paraId="7F472092" w14:textId="77777777" w:rsidR="00A41B57" w:rsidRPr="00707E49" w:rsidRDefault="00A41B57" w:rsidP="005C1AC7">
            <w:r w:rsidRPr="00707E49">
              <w:t>Boston Carpal Tunnel Questionnaire plus additional items regarding satisfaction with surgery and other topics</w:t>
            </w:r>
          </w:p>
        </w:tc>
        <w:tc>
          <w:tcPr>
            <w:tcW w:w="2864" w:type="dxa"/>
          </w:tcPr>
          <w:p w14:paraId="66B97387" w14:textId="77777777" w:rsidR="00A41B57" w:rsidRPr="00707E49" w:rsidRDefault="00A41B57" w:rsidP="005C1AC7">
            <w:r w:rsidRPr="00707E49">
              <w:t xml:space="preserve">Modes tested: </w:t>
            </w:r>
          </w:p>
          <w:p w14:paraId="7391F0DC" w14:textId="77777777" w:rsidR="00A41B57" w:rsidRPr="00707E49" w:rsidRDefault="00A41B57" w:rsidP="00A41B57">
            <w:pPr>
              <w:pStyle w:val="ListParagraph"/>
              <w:numPr>
                <w:ilvl w:val="0"/>
                <w:numId w:val="2"/>
              </w:numPr>
            </w:pPr>
            <w:r w:rsidRPr="00707E49">
              <w:t>Mail</w:t>
            </w:r>
            <w:r>
              <w:t xml:space="preserve"> only mode, including </w:t>
            </w:r>
            <w:r w:rsidRPr="00707E49">
              <w:t xml:space="preserve">survey </w:t>
            </w:r>
            <w:r>
              <w:t>mailing, f</w:t>
            </w:r>
            <w:r w:rsidRPr="00707E49">
              <w:t xml:space="preserve">ollow-up </w:t>
            </w:r>
            <w:r>
              <w:t>survey mailing</w:t>
            </w:r>
            <w:r w:rsidRPr="00707E49">
              <w:t xml:space="preserve"> after 4 weeks</w:t>
            </w:r>
          </w:p>
          <w:p w14:paraId="40D21A90" w14:textId="77777777" w:rsidR="00A41B57" w:rsidRPr="00707E49" w:rsidRDefault="00A41B57" w:rsidP="00A41B57">
            <w:pPr>
              <w:pStyle w:val="ListParagraph"/>
              <w:numPr>
                <w:ilvl w:val="0"/>
                <w:numId w:val="2"/>
              </w:numPr>
            </w:pPr>
            <w:r>
              <w:t>Telephone only mode, including u</w:t>
            </w:r>
            <w:r w:rsidRPr="00707E49">
              <w:t xml:space="preserve">p to two telephone calls between 6 and 9 pm </w:t>
            </w:r>
            <w:r w:rsidRPr="00707E49">
              <w:lastRenderedPageBreak/>
              <w:t>Monday through Friday</w:t>
            </w:r>
          </w:p>
          <w:p w14:paraId="5751DCDB" w14:textId="77777777" w:rsidR="00A41B57" w:rsidRPr="00707E49" w:rsidRDefault="00A41B57" w:rsidP="00A41B57">
            <w:pPr>
              <w:pStyle w:val="ListParagraph"/>
              <w:numPr>
                <w:ilvl w:val="0"/>
                <w:numId w:val="2"/>
              </w:numPr>
            </w:pPr>
            <w:r>
              <w:t>Web-based mode, including e</w:t>
            </w:r>
            <w:r w:rsidRPr="00707E49">
              <w:t>mail with link to web-based survey</w:t>
            </w:r>
            <w:r>
              <w:t xml:space="preserve">, </w:t>
            </w:r>
            <w:r w:rsidRPr="00707E49">
              <w:t>follow-up email with survey link after 4 weeks</w:t>
            </w:r>
          </w:p>
        </w:tc>
        <w:tc>
          <w:tcPr>
            <w:tcW w:w="1793" w:type="dxa"/>
            <w:gridSpan w:val="2"/>
          </w:tcPr>
          <w:p w14:paraId="7A928F87" w14:textId="77777777" w:rsidR="00A41B57" w:rsidRPr="00707E49" w:rsidRDefault="00A41B57" w:rsidP="005C1AC7">
            <w:pPr>
              <w:rPr>
                <w:b/>
                <w:bCs/>
              </w:rPr>
            </w:pPr>
            <w:r w:rsidRPr="00707E49">
              <w:rPr>
                <w:b/>
                <w:bCs/>
              </w:rPr>
              <w:lastRenderedPageBreak/>
              <w:t>Statistically significant differences</w:t>
            </w:r>
            <w:r>
              <w:rPr>
                <w:b/>
                <w:bCs/>
              </w:rPr>
              <w:t xml:space="preserve"> by mode</w:t>
            </w:r>
          </w:p>
          <w:p w14:paraId="6399234E" w14:textId="77777777" w:rsidR="00A41B57" w:rsidRPr="00707E49" w:rsidRDefault="00A41B57" w:rsidP="005C1AC7">
            <w:r>
              <w:t xml:space="preserve">Mail: </w:t>
            </w:r>
            <w:r w:rsidRPr="00707E49">
              <w:t>42%</w:t>
            </w:r>
          </w:p>
          <w:p w14:paraId="04EC4B85" w14:textId="77777777" w:rsidR="00A41B57" w:rsidRPr="00707E49" w:rsidRDefault="00A41B57" w:rsidP="005C1AC7">
            <w:r>
              <w:t xml:space="preserve">Telephone: </w:t>
            </w:r>
            <w:r w:rsidRPr="00707E49">
              <w:t xml:space="preserve">64% </w:t>
            </w:r>
          </w:p>
          <w:p w14:paraId="7819DB2B" w14:textId="77777777" w:rsidR="00A41B57" w:rsidRPr="00707E49" w:rsidRDefault="00A41B57" w:rsidP="005C1AC7">
            <w:r>
              <w:t xml:space="preserve">Web: </w:t>
            </w:r>
            <w:r w:rsidRPr="00707E49">
              <w:t>42%</w:t>
            </w:r>
          </w:p>
          <w:p w14:paraId="12FA071F" w14:textId="77777777" w:rsidR="00A41B57" w:rsidRPr="00707E49" w:rsidRDefault="00A41B57" w:rsidP="005C1AC7">
            <w:pPr>
              <w:rPr>
                <w:b/>
                <w:bCs/>
              </w:rPr>
            </w:pPr>
          </w:p>
        </w:tc>
        <w:tc>
          <w:tcPr>
            <w:tcW w:w="2156" w:type="dxa"/>
          </w:tcPr>
          <w:p w14:paraId="1CEFE58A" w14:textId="77777777" w:rsidR="00A41B57" w:rsidRPr="00707E49" w:rsidRDefault="00A41B57" w:rsidP="005C1AC7">
            <w:r w:rsidRPr="00707E49">
              <w:rPr>
                <w:b/>
                <w:bCs/>
              </w:rPr>
              <w:t>Statistically significant differences by age, sex, insurance, employment status, and patient portal usage</w:t>
            </w:r>
            <w:r w:rsidRPr="00707E49">
              <w:t xml:space="preserve">. Patient portal users, those with Medicare or private insurance, and </w:t>
            </w:r>
            <w:r w:rsidRPr="00707E49">
              <w:lastRenderedPageBreak/>
              <w:t>those with employment status other than disability were significantly more likely to respond by email than portal non-users, those with Medicaid, and those who were disabled.</w:t>
            </w:r>
          </w:p>
        </w:tc>
      </w:tr>
      <w:tr w:rsidR="00A41B57" w:rsidRPr="00707E49" w14:paraId="4F998331" w14:textId="77777777" w:rsidTr="00192643">
        <w:tc>
          <w:tcPr>
            <w:tcW w:w="1949" w:type="dxa"/>
          </w:tcPr>
          <w:p w14:paraId="1AEDD2A6" w14:textId="77777777" w:rsidR="00A41B57" w:rsidRPr="00707E49" w:rsidRDefault="00A41B57" w:rsidP="005C1AC7">
            <w:r w:rsidRPr="00707E49">
              <w:lastRenderedPageBreak/>
              <w:t>Shaw 2001</w:t>
            </w:r>
            <w:r>
              <w:t xml:space="preserve"> </w:t>
            </w:r>
            <w:r>
              <w:fldChar w:fldCharType="begin"/>
            </w:r>
            <w:r>
              <w:instrText xml:space="preserve"> ADDIN EN.CITE &lt;EndNote&gt;&lt;Cite&gt;&lt;Author&gt;Shaw&lt;/Author&gt;&lt;Year&gt;2001&lt;/Year&gt;&lt;RecNum&gt;947&lt;/RecNum&gt;&lt;DisplayText&gt;&lt;style face="superscript"&gt;52&lt;/style&gt;&lt;/DisplayText&gt;&lt;record&gt;&lt;rec-number&gt;947&lt;/rec-number&gt;&lt;foreign-keys&gt;&lt;key app="EN" db-id="v5ws2tfrzzxe5qefdeova907rdspxxfsvxae" timestamp="1621255987"&gt;947&lt;/key&gt;&lt;/foreign-keys&gt;&lt;ref-type name="Journal Article"&gt;17&lt;/ref-type&gt;&lt;contributors&gt;&lt;authors&gt;&lt;author&gt;Shaw, M. J.&lt;/author&gt;&lt;author&gt;Beebe, T. J.&lt;/author&gt;&lt;author&gt;Jensen, H. L.&lt;/author&gt;&lt;author&gt;Adlis, S. A.&lt;/author&gt;&lt;/authors&gt;&lt;/contributors&gt;&lt;titles&gt;&lt;title&gt;The use of monetary incentives in a community survey: impact on response rates, data quality, and cost&lt;/title&gt;&lt;secondary-title&gt;Health services research&lt;/secondary-title&gt;&lt;alt-title&gt;Health Serv Res&lt;/alt-title&gt;&lt;/titles&gt;&lt;periodical&gt;&lt;full-title&gt;Health Serv Res&lt;/full-title&gt;&lt;abbr-1&gt;Health services research&lt;/abbr-1&gt;&lt;/periodical&gt;&lt;alt-periodical&gt;&lt;full-title&gt;Health Serv Res&lt;/full-title&gt;&lt;abbr-1&gt;Health services research&lt;/abbr-1&gt;&lt;/alt-periodical&gt;&lt;pages&gt;1339-1346&lt;/pages&gt;&lt;volume&gt;35&lt;/volume&gt;&lt;number&gt;6&lt;/number&gt;&lt;keywords&gt;&lt;keyword&gt;Adult&lt;/keyword&gt;&lt;keyword&gt;Aged&lt;/keyword&gt;&lt;keyword&gt;Cost-Benefit Analysis&lt;/keyword&gt;&lt;keyword&gt;Data Collection/economics/*methods&lt;/keyword&gt;&lt;keyword&gt;Gastrointestinal Diseases/epidemiology&lt;/keyword&gt;&lt;keyword&gt;Health Status&lt;/keyword&gt;&lt;keyword&gt;Humans&lt;/keyword&gt;&lt;keyword&gt;Middle Aged&lt;/keyword&gt;&lt;keyword&gt;Minnesota/epidemiology&lt;/keyword&gt;&lt;keyword&gt;*Reimbursement, Incentive&lt;/keyword&gt;&lt;/keywords&gt;&lt;dates&gt;&lt;year&gt;2001&lt;/year&gt;&lt;/dates&gt;&lt;isbn&gt;0017-9124&lt;/isbn&gt;&lt;accession-num&gt;11221822&lt;/accession-num&gt;&lt;urls&gt;&lt;/urls&gt;&lt;remote-database-name&gt;PubMed&lt;/remote-database-name&gt;&lt;language&gt;eng&lt;/language&gt;&lt;/record&gt;&lt;/Cite&gt;&lt;/EndNote&gt;</w:instrText>
            </w:r>
            <w:r>
              <w:fldChar w:fldCharType="separate"/>
            </w:r>
            <w:r w:rsidRPr="008A4BFA">
              <w:rPr>
                <w:noProof/>
                <w:vertAlign w:val="superscript"/>
              </w:rPr>
              <w:t>52</w:t>
            </w:r>
            <w:r>
              <w:fldChar w:fldCharType="end"/>
            </w:r>
          </w:p>
        </w:tc>
        <w:tc>
          <w:tcPr>
            <w:tcW w:w="1736" w:type="dxa"/>
          </w:tcPr>
          <w:p w14:paraId="30B6DB29" w14:textId="77777777" w:rsidR="00A41B57" w:rsidRPr="00707E49" w:rsidRDefault="00A41B57" w:rsidP="005C1AC7">
            <w:pPr>
              <w:rPr>
                <w:rFonts w:eastAsia="Calibri"/>
              </w:rPr>
            </w:pPr>
            <w:r w:rsidRPr="00707E49">
              <w:rPr>
                <w:rFonts w:eastAsia="Calibri"/>
              </w:rPr>
              <w:t xml:space="preserve">Health plan enrollees ages 20 to 80 who received care from a large multispecialty group </w:t>
            </w:r>
          </w:p>
        </w:tc>
        <w:tc>
          <w:tcPr>
            <w:tcW w:w="1723" w:type="dxa"/>
          </w:tcPr>
          <w:p w14:paraId="720277DA" w14:textId="77777777" w:rsidR="00A41B57" w:rsidRPr="00707E49" w:rsidRDefault="00A41B57" w:rsidP="005C1AC7">
            <w:r>
              <w:t xml:space="preserve">Total: </w:t>
            </w:r>
            <w:r w:rsidRPr="00707E49">
              <w:t>1,800</w:t>
            </w:r>
            <w:r>
              <w:t>, split across two study arms</w:t>
            </w:r>
          </w:p>
          <w:p w14:paraId="63BCDCBB" w14:textId="77777777" w:rsidR="00A41B57" w:rsidRPr="00707E49" w:rsidRDefault="00A41B57" w:rsidP="005C1AC7"/>
        </w:tc>
        <w:tc>
          <w:tcPr>
            <w:tcW w:w="1770" w:type="dxa"/>
          </w:tcPr>
          <w:p w14:paraId="5F6CD98F" w14:textId="77777777" w:rsidR="00A41B57" w:rsidRPr="00707E49" w:rsidRDefault="00A41B57" w:rsidP="005C1AC7">
            <w:r w:rsidRPr="00707E49">
              <w:t xml:space="preserve">99 question survey including assessment of medical outcomes, anxiety and depression, comorbidities, psychosomatic, gastrointestinal symptoms, digestive health status, and health care utilization </w:t>
            </w:r>
          </w:p>
        </w:tc>
        <w:tc>
          <w:tcPr>
            <w:tcW w:w="2864" w:type="dxa"/>
          </w:tcPr>
          <w:p w14:paraId="6DE324CE" w14:textId="77777777" w:rsidR="00A41B57" w:rsidRPr="00707E49" w:rsidRDefault="00A41B57" w:rsidP="005C1AC7">
            <w:r w:rsidRPr="00707E49">
              <w:t xml:space="preserve">Incentives tested: </w:t>
            </w:r>
          </w:p>
          <w:p w14:paraId="3E07D538" w14:textId="77777777" w:rsidR="00A41B57" w:rsidRPr="00707E49" w:rsidRDefault="00A41B57" w:rsidP="00A41B57">
            <w:pPr>
              <w:pStyle w:val="ListParagraph"/>
              <w:numPr>
                <w:ilvl w:val="0"/>
                <w:numId w:val="2"/>
              </w:numPr>
            </w:pPr>
            <w:r>
              <w:t xml:space="preserve">Unconditional </w:t>
            </w:r>
            <w:r w:rsidRPr="00707E49">
              <w:t xml:space="preserve">$5 </w:t>
            </w:r>
          </w:p>
          <w:p w14:paraId="4D8B8BDA" w14:textId="77777777" w:rsidR="00A41B57" w:rsidRPr="00707E49" w:rsidRDefault="00A41B57" w:rsidP="00A41B57">
            <w:pPr>
              <w:pStyle w:val="ListParagraph"/>
              <w:numPr>
                <w:ilvl w:val="0"/>
                <w:numId w:val="2"/>
              </w:numPr>
            </w:pPr>
            <w:r>
              <w:t xml:space="preserve">Unconditional </w:t>
            </w:r>
            <w:r w:rsidRPr="00707E49">
              <w:t xml:space="preserve">$2 </w:t>
            </w:r>
          </w:p>
          <w:p w14:paraId="7D81011C" w14:textId="77777777" w:rsidR="00A41B57" w:rsidRPr="00707E49" w:rsidRDefault="00A41B57" w:rsidP="005C1AC7">
            <w:r w:rsidRPr="00707E49">
              <w:t xml:space="preserve">Both study arms were conducted with initial mailed survey with incentive included + reminder postcard after two weeks + follow-up survey mailing to nonrespondents after four weeks (no additional incentive) + telephone reminders to nonrespondents after six weeks </w:t>
            </w:r>
          </w:p>
        </w:tc>
        <w:tc>
          <w:tcPr>
            <w:tcW w:w="1793" w:type="dxa"/>
            <w:gridSpan w:val="2"/>
          </w:tcPr>
          <w:p w14:paraId="591483FC" w14:textId="77777777" w:rsidR="00A41B57" w:rsidRPr="00707E49" w:rsidRDefault="00A41B57" w:rsidP="005C1AC7">
            <w:pPr>
              <w:rPr>
                <w:b/>
                <w:bCs/>
              </w:rPr>
            </w:pPr>
            <w:r w:rsidRPr="00707E49">
              <w:rPr>
                <w:b/>
                <w:bCs/>
              </w:rPr>
              <w:t>Statistically significant difference</w:t>
            </w:r>
            <w:r>
              <w:rPr>
                <w:b/>
                <w:bCs/>
              </w:rPr>
              <w:t xml:space="preserve"> by incentive type</w:t>
            </w:r>
          </w:p>
          <w:p w14:paraId="03183B49" w14:textId="77777777" w:rsidR="00A41B57" w:rsidRPr="00707E49" w:rsidRDefault="00A41B57" w:rsidP="005C1AC7">
            <w:r>
              <w:t xml:space="preserve">Unconditional $5: </w:t>
            </w:r>
            <w:r w:rsidRPr="00707E49">
              <w:t xml:space="preserve">74.3% </w:t>
            </w:r>
          </w:p>
          <w:p w14:paraId="53A6FFBD" w14:textId="77777777" w:rsidR="00A41B57" w:rsidRPr="00707E49" w:rsidRDefault="00A41B57" w:rsidP="005C1AC7">
            <w:pPr>
              <w:rPr>
                <w:b/>
                <w:bCs/>
              </w:rPr>
            </w:pPr>
            <w:r>
              <w:t xml:space="preserve">Unconditional $2: </w:t>
            </w:r>
            <w:r w:rsidRPr="00707E49">
              <w:t xml:space="preserve">67.4% </w:t>
            </w:r>
          </w:p>
        </w:tc>
        <w:tc>
          <w:tcPr>
            <w:tcW w:w="2156" w:type="dxa"/>
          </w:tcPr>
          <w:p w14:paraId="48ADD38C" w14:textId="77777777" w:rsidR="00A41B57" w:rsidRPr="00707E49" w:rsidRDefault="00A41B57" w:rsidP="005C1AC7">
            <w:r w:rsidRPr="00707E49">
              <w:t>Not reported</w:t>
            </w:r>
          </w:p>
        </w:tc>
      </w:tr>
      <w:tr w:rsidR="00A41B57" w:rsidRPr="00707E49" w14:paraId="0BBF48C8" w14:textId="77777777" w:rsidTr="00192643">
        <w:tc>
          <w:tcPr>
            <w:tcW w:w="1949" w:type="dxa"/>
          </w:tcPr>
          <w:p w14:paraId="4F4AC6C4" w14:textId="77777777" w:rsidR="00A41B57" w:rsidRPr="00707E49" w:rsidRDefault="00A41B57" w:rsidP="005C1AC7">
            <w:r w:rsidRPr="00707E49">
              <w:t>Shea 2008</w:t>
            </w:r>
            <w:r>
              <w:t xml:space="preserve"> </w:t>
            </w:r>
            <w:r>
              <w:fldChar w:fldCharType="begin">
                <w:fldData xml:space="preserve">PEVuZE5vdGU+PENpdGU+PEF1dGhvcj5TaGVhPC9BdXRob3I+PFllYXI+MjAwODwvWWVhcj48UmVj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</w:fldData>
              </w:fldChar>
            </w:r>
            <w:r>
              <w:instrText xml:space="preserve"> ADDIN EN.CITE </w:instrText>
            </w:r>
            <w:r>
              <w:fldChar w:fldCharType="begin">
                <w:fldData xml:space="preserve">PEVuZE5vdGU+PENpdGU+PEF1dGhvcj5TaGVhPC9BdXRob3I+PFllYXI+MjAwODwvWWVhcj48UmVj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</w:fldData>
              </w:fldChar>
            </w:r>
            <w:r>
              <w:instrText xml:space="preserve"> ADDIN EN.CITE.DATA </w:instrText>
            </w:r>
            <w:r>
              <w:fldChar w:fldCharType="end"/>
            </w:r>
            <w:r>
              <w:fldChar w:fldCharType="separate"/>
            </w:r>
            <w:r w:rsidRPr="008A4BFA">
              <w:rPr>
                <w:noProof/>
                <w:vertAlign w:val="superscript"/>
              </w:rPr>
              <w:t>30</w:t>
            </w:r>
            <w:r>
              <w:fldChar w:fldCharType="end"/>
            </w:r>
          </w:p>
        </w:tc>
        <w:tc>
          <w:tcPr>
            <w:tcW w:w="1736" w:type="dxa"/>
          </w:tcPr>
          <w:p w14:paraId="02B8307D" w14:textId="77777777" w:rsidR="00A41B57" w:rsidRPr="00707E49" w:rsidRDefault="00A41B57" w:rsidP="005C1AC7">
            <w:r w:rsidRPr="00707E49">
              <w:t>Adult Medicaid health plan enrollees</w:t>
            </w:r>
          </w:p>
        </w:tc>
        <w:tc>
          <w:tcPr>
            <w:tcW w:w="1723" w:type="dxa"/>
          </w:tcPr>
          <w:p w14:paraId="6F28D25F" w14:textId="77777777" w:rsidR="00A41B57" w:rsidRPr="00707E49" w:rsidRDefault="00A41B57" w:rsidP="005C1AC7">
            <w:r>
              <w:t xml:space="preserve">Total: </w:t>
            </w:r>
            <w:r w:rsidRPr="00707E49">
              <w:t>4,800</w:t>
            </w:r>
            <w:r>
              <w:t>, split across four study arms</w:t>
            </w:r>
          </w:p>
          <w:p w14:paraId="0C1B71BD" w14:textId="77777777" w:rsidR="00A41B57" w:rsidRPr="00707E49" w:rsidRDefault="00A41B57" w:rsidP="005C1AC7"/>
        </w:tc>
        <w:tc>
          <w:tcPr>
            <w:tcW w:w="1770" w:type="dxa"/>
          </w:tcPr>
          <w:p w14:paraId="13E7275F" w14:textId="77777777" w:rsidR="00A41B57" w:rsidRPr="00707E49" w:rsidRDefault="00A41B57" w:rsidP="005C1AC7">
            <w:r w:rsidRPr="00707E49">
              <w:lastRenderedPageBreak/>
              <w:t xml:space="preserve">CAHPS 2.0H adult survey in </w:t>
            </w:r>
            <w:r w:rsidRPr="00707E49">
              <w:lastRenderedPageBreak/>
              <w:t>English and Spanish</w:t>
            </w:r>
          </w:p>
        </w:tc>
        <w:tc>
          <w:tcPr>
            <w:tcW w:w="2864" w:type="dxa"/>
          </w:tcPr>
          <w:p w14:paraId="25DE1478" w14:textId="77777777" w:rsidR="00A41B57" w:rsidRPr="00707E49" w:rsidRDefault="00A41B57" w:rsidP="005C1AC7">
            <w:r w:rsidRPr="00707E49">
              <w:lastRenderedPageBreak/>
              <w:t xml:space="preserve">Survey </w:t>
            </w:r>
            <w:r>
              <w:t>design feat</w:t>
            </w:r>
            <w:r w:rsidRPr="00707E49">
              <w:t xml:space="preserve">ures tested: </w:t>
            </w:r>
          </w:p>
          <w:p w14:paraId="53C418D5" w14:textId="77777777" w:rsidR="00A41B57" w:rsidRPr="00707E49" w:rsidRDefault="00A41B57" w:rsidP="00A41B57">
            <w:pPr>
              <w:pStyle w:val="ListParagraph"/>
              <w:numPr>
                <w:ilvl w:val="0"/>
                <w:numId w:val="10"/>
              </w:numPr>
            </w:pPr>
            <w:r w:rsidRPr="00707E49">
              <w:lastRenderedPageBreak/>
              <w:t xml:space="preserve">Illustration enhanced print format by mail </w:t>
            </w:r>
          </w:p>
          <w:p w14:paraId="24F98A08" w14:textId="77777777" w:rsidR="00A41B57" w:rsidRPr="00707E49" w:rsidRDefault="00A41B57" w:rsidP="00A41B57">
            <w:pPr>
              <w:pStyle w:val="ListParagraph"/>
              <w:numPr>
                <w:ilvl w:val="0"/>
                <w:numId w:val="9"/>
              </w:numPr>
            </w:pPr>
            <w:r w:rsidRPr="00707E49">
              <w:t>Traditional print format by mail</w:t>
            </w:r>
          </w:p>
          <w:p w14:paraId="143128E7" w14:textId="77777777" w:rsidR="00A41B57" w:rsidRPr="00707E49" w:rsidRDefault="00A41B57" w:rsidP="00A41B57">
            <w:pPr>
              <w:pStyle w:val="ListParagraph"/>
              <w:numPr>
                <w:ilvl w:val="0"/>
                <w:numId w:val="9"/>
              </w:numPr>
            </w:pPr>
            <w:r w:rsidRPr="00707E49">
              <w:t>IVR, with invitation by mail</w:t>
            </w:r>
          </w:p>
          <w:p w14:paraId="3CFAF126" w14:textId="77777777" w:rsidR="00A41B57" w:rsidRPr="00707E49" w:rsidRDefault="00A41B57" w:rsidP="00A41B57">
            <w:pPr>
              <w:pStyle w:val="ListParagraph"/>
              <w:numPr>
                <w:ilvl w:val="0"/>
                <w:numId w:val="9"/>
              </w:numPr>
            </w:pPr>
            <w:r w:rsidRPr="00707E49">
              <w:t>IVR with invitation by mail and option to complete printed survey</w:t>
            </w:r>
          </w:p>
        </w:tc>
        <w:tc>
          <w:tcPr>
            <w:tcW w:w="1793" w:type="dxa"/>
            <w:gridSpan w:val="2"/>
          </w:tcPr>
          <w:p w14:paraId="0202005F" w14:textId="77777777" w:rsidR="00A41B57" w:rsidRPr="000E1AA8" w:rsidRDefault="00A41B57" w:rsidP="005C1AC7">
            <w:pPr>
              <w:rPr>
                <w:b/>
                <w:bCs/>
              </w:rPr>
            </w:pPr>
            <w:r w:rsidRPr="000E1AA8">
              <w:rPr>
                <w:b/>
                <w:bCs/>
              </w:rPr>
              <w:lastRenderedPageBreak/>
              <w:t xml:space="preserve">No statistically significant difference by </w:t>
            </w:r>
            <w:r w:rsidRPr="000E1AA8">
              <w:rPr>
                <w:b/>
                <w:bCs/>
              </w:rPr>
              <w:lastRenderedPageBreak/>
              <w:t xml:space="preserve">survey </w:t>
            </w:r>
            <w:r>
              <w:rPr>
                <w:b/>
                <w:bCs/>
              </w:rPr>
              <w:t xml:space="preserve">design </w:t>
            </w:r>
            <w:r w:rsidRPr="000E1AA8">
              <w:rPr>
                <w:b/>
                <w:bCs/>
              </w:rPr>
              <w:t>features</w:t>
            </w:r>
          </w:p>
          <w:p w14:paraId="21D4ED84" w14:textId="77777777" w:rsidR="00A41B57" w:rsidRPr="00707E49" w:rsidRDefault="00A41B57" w:rsidP="005C1AC7">
            <w:r w:rsidRPr="000E1AA8">
              <w:t>I</w:t>
            </w:r>
            <w:r w:rsidRPr="00707E49">
              <w:t>llustrated mail</w:t>
            </w:r>
            <w:r>
              <w:t xml:space="preserve">: </w:t>
            </w:r>
            <w:r w:rsidRPr="00707E49">
              <w:t>30.4%</w:t>
            </w:r>
          </w:p>
          <w:p w14:paraId="00A8B2DB" w14:textId="77777777" w:rsidR="00A41B57" w:rsidRPr="00707E49" w:rsidRDefault="00A41B57" w:rsidP="005C1AC7">
            <w:r>
              <w:t>P</w:t>
            </w:r>
            <w:r w:rsidRPr="00707E49">
              <w:t>rint mail</w:t>
            </w:r>
            <w:r>
              <w:t xml:space="preserve">: </w:t>
            </w:r>
            <w:r w:rsidRPr="00707E49">
              <w:t xml:space="preserve">31.3% </w:t>
            </w:r>
          </w:p>
          <w:p w14:paraId="62E23421" w14:textId="77777777" w:rsidR="00A41B57" w:rsidRPr="00707E49" w:rsidRDefault="00A41B57" w:rsidP="005C1AC7">
            <w:r w:rsidRPr="00707E49">
              <w:t>IVR</w:t>
            </w:r>
            <w:r>
              <w:t xml:space="preserve">: </w:t>
            </w:r>
            <w:r w:rsidRPr="00707E49">
              <w:t>18.1%</w:t>
            </w:r>
          </w:p>
          <w:p w14:paraId="1AF6B527" w14:textId="77777777" w:rsidR="00A41B57" w:rsidRPr="00707E49" w:rsidRDefault="00A41B57" w:rsidP="005C1AC7">
            <w:r w:rsidRPr="00707E49">
              <w:t>IVR</w:t>
            </w:r>
            <w:r>
              <w:t xml:space="preserve"> with </w:t>
            </w:r>
            <w:r w:rsidRPr="00707E49">
              <w:t>print</w:t>
            </w:r>
            <w:r>
              <w:t xml:space="preserve">: </w:t>
            </w:r>
            <w:r w:rsidRPr="00707E49">
              <w:t>32.7%</w:t>
            </w:r>
          </w:p>
        </w:tc>
        <w:tc>
          <w:tcPr>
            <w:tcW w:w="2156" w:type="dxa"/>
          </w:tcPr>
          <w:p w14:paraId="05904BF9" w14:textId="77777777" w:rsidR="00A41B57" w:rsidRPr="00707E49" w:rsidRDefault="00A41B57" w:rsidP="005C1AC7">
            <w:r w:rsidRPr="00707E49">
              <w:lastRenderedPageBreak/>
              <w:t>Not reported</w:t>
            </w:r>
          </w:p>
        </w:tc>
      </w:tr>
      <w:tr w:rsidR="00A41B57" w:rsidRPr="00707E49" w14:paraId="39793A51" w14:textId="77777777" w:rsidTr="00192643">
        <w:tc>
          <w:tcPr>
            <w:tcW w:w="1949" w:type="dxa"/>
          </w:tcPr>
          <w:p w14:paraId="4457D269" w14:textId="77777777" w:rsidR="00A41B57" w:rsidRPr="00707E49" w:rsidRDefault="00A41B57" w:rsidP="005C1AC7">
            <w:proofErr w:type="spellStart"/>
            <w:r w:rsidRPr="00707E49">
              <w:t>Subar</w:t>
            </w:r>
            <w:proofErr w:type="spellEnd"/>
            <w:r w:rsidRPr="00707E49">
              <w:t xml:space="preserve"> 2001</w:t>
            </w:r>
            <w:r>
              <w:t xml:space="preserve"> </w:t>
            </w:r>
            <w:r>
              <w:fldChar w:fldCharType="begin">
                <w:fldData xml:space="preserve">PEVuZE5vdGU+PENpdGU+PEF1dGhvcj5TdWJhcjwvQXV0aG9yPjxZZWFyPjIwMDE8L1llYXI+PFJl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</w:fldData>
              </w:fldChar>
            </w:r>
            <w:r>
              <w:instrText xml:space="preserve"> ADDIN EN.CITE </w:instrText>
            </w:r>
            <w:r>
              <w:fldChar w:fldCharType="begin">
                <w:fldData xml:space="preserve">PEVuZE5vdGU+PENpdGU+PEF1dGhvcj5TdWJhcjwvQXV0aG9yPjxZZWFyPjIwMDE8L1llYXI+PFJl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</w:fldData>
              </w:fldChar>
            </w:r>
            <w:r>
              <w:instrText xml:space="preserve"> ADDIN EN.CITE.DATA </w:instrText>
            </w:r>
            <w:r>
              <w:fldChar w:fldCharType="end"/>
            </w:r>
            <w:r>
              <w:fldChar w:fldCharType="separate"/>
            </w:r>
            <w:r w:rsidRPr="008A4BFA">
              <w:rPr>
                <w:noProof/>
                <w:vertAlign w:val="superscript"/>
              </w:rPr>
              <w:t>53</w:t>
            </w:r>
            <w:r>
              <w:fldChar w:fldCharType="end"/>
            </w:r>
          </w:p>
        </w:tc>
        <w:tc>
          <w:tcPr>
            <w:tcW w:w="1736" w:type="dxa"/>
          </w:tcPr>
          <w:p w14:paraId="782FD0FF" w14:textId="77777777" w:rsidR="00A41B57" w:rsidRPr="00707E49" w:rsidRDefault="00A41B57" w:rsidP="005C1AC7">
            <w:pPr>
              <w:rPr>
                <w:rFonts w:eastAsia="Calibri"/>
              </w:rPr>
            </w:pPr>
            <w:r w:rsidRPr="00707E49">
              <w:rPr>
                <w:rFonts w:eastAsia="Calibri"/>
              </w:rPr>
              <w:t>Patients participating in a prostate, lung, colorectal, and ovarian cancer screening trial at one of three centers</w:t>
            </w:r>
          </w:p>
        </w:tc>
        <w:tc>
          <w:tcPr>
            <w:tcW w:w="1723" w:type="dxa"/>
          </w:tcPr>
          <w:p w14:paraId="5D71B215" w14:textId="77777777" w:rsidR="00A41B57" w:rsidRPr="00707E49" w:rsidRDefault="00A41B57" w:rsidP="005C1AC7">
            <w:r>
              <w:t xml:space="preserve">Total: </w:t>
            </w:r>
            <w:r w:rsidRPr="00707E49">
              <w:t>900</w:t>
            </w:r>
            <w:r>
              <w:t>, split across two study arms</w:t>
            </w:r>
            <w:r w:rsidRPr="00707E49">
              <w:t xml:space="preserve"> </w:t>
            </w:r>
          </w:p>
          <w:p w14:paraId="6DC9BBBF" w14:textId="77777777" w:rsidR="00A41B57" w:rsidRPr="00707E49" w:rsidRDefault="00A41B57" w:rsidP="005C1AC7"/>
        </w:tc>
        <w:tc>
          <w:tcPr>
            <w:tcW w:w="1770" w:type="dxa"/>
          </w:tcPr>
          <w:p w14:paraId="6F3492B5" w14:textId="77777777" w:rsidR="00A41B57" w:rsidRPr="00707E49" w:rsidRDefault="00A41B57" w:rsidP="005C1AC7">
            <w:r w:rsidRPr="00707E49">
              <w:t>Food frequency questionnaires</w:t>
            </w:r>
          </w:p>
        </w:tc>
        <w:tc>
          <w:tcPr>
            <w:tcW w:w="2864" w:type="dxa"/>
          </w:tcPr>
          <w:p w14:paraId="4EED2190" w14:textId="77777777" w:rsidR="00A41B57" w:rsidRPr="00707E49" w:rsidRDefault="00A41B57" w:rsidP="005C1AC7">
            <w:r w:rsidRPr="00707E49">
              <w:t xml:space="preserve">Survey design features tested: </w:t>
            </w:r>
          </w:p>
          <w:p w14:paraId="7A2D7C3B" w14:textId="77777777" w:rsidR="00A41B57" w:rsidRPr="00707E49" w:rsidRDefault="00A41B57" w:rsidP="00A41B57">
            <w:pPr>
              <w:pStyle w:val="ListParagraph"/>
              <w:numPr>
                <w:ilvl w:val="0"/>
                <w:numId w:val="2"/>
              </w:numPr>
            </w:pPr>
            <w:r w:rsidRPr="00707E49">
              <w:t>16-page questionnaire with fewer items overall and many items per page</w:t>
            </w:r>
          </w:p>
          <w:p w14:paraId="3E03EB5B" w14:textId="77777777" w:rsidR="00A41B57" w:rsidRPr="00707E49" w:rsidRDefault="00A41B57" w:rsidP="00A41B57">
            <w:pPr>
              <w:pStyle w:val="ListParagraph"/>
              <w:numPr>
                <w:ilvl w:val="0"/>
                <w:numId w:val="2"/>
              </w:numPr>
            </w:pPr>
            <w:r w:rsidRPr="00707E49">
              <w:t>36-page questionnaire designed to be cognitively easier through changes to content, order, wording, and layout</w:t>
            </w:r>
          </w:p>
          <w:p w14:paraId="3768C8B8" w14:textId="77777777" w:rsidR="00A41B57" w:rsidRPr="00707E49" w:rsidRDefault="00A41B57" w:rsidP="005C1AC7">
            <w:r w:rsidRPr="00707E49">
              <w:t>Both survey arms were administered by mail + up to five telephone calls to non-responders after three weeks</w:t>
            </w:r>
          </w:p>
        </w:tc>
        <w:tc>
          <w:tcPr>
            <w:tcW w:w="1793" w:type="dxa"/>
            <w:gridSpan w:val="2"/>
          </w:tcPr>
          <w:p w14:paraId="49E8F955" w14:textId="77777777" w:rsidR="00A41B57" w:rsidRPr="00707E49" w:rsidRDefault="00A41B57" w:rsidP="005C1AC7">
            <w:pPr>
              <w:rPr>
                <w:b/>
                <w:bCs/>
              </w:rPr>
            </w:pPr>
            <w:r w:rsidRPr="00707E49">
              <w:rPr>
                <w:b/>
                <w:bCs/>
              </w:rPr>
              <w:t>No statistically significant difference</w:t>
            </w:r>
            <w:r>
              <w:rPr>
                <w:b/>
                <w:bCs/>
              </w:rPr>
              <w:t xml:space="preserve"> by survey design features</w:t>
            </w:r>
          </w:p>
          <w:p w14:paraId="09B21E74" w14:textId="77777777" w:rsidR="00A41B57" w:rsidRPr="00707E49" w:rsidRDefault="00A41B57" w:rsidP="005C1AC7">
            <w:r w:rsidRPr="00707E49">
              <w:t>16-page, more complex questionnaire: 81.6%</w:t>
            </w:r>
          </w:p>
          <w:p w14:paraId="11470330" w14:textId="77777777" w:rsidR="00A41B57" w:rsidRPr="00707E49" w:rsidRDefault="00A41B57" w:rsidP="005C1AC7">
            <w:r w:rsidRPr="00707E49">
              <w:t>36-page, less complex questionnaire: 81.9%</w:t>
            </w:r>
          </w:p>
          <w:p w14:paraId="6C520102" w14:textId="77777777" w:rsidR="00A41B57" w:rsidRPr="00707E49" w:rsidRDefault="00A41B57" w:rsidP="005C1AC7"/>
        </w:tc>
        <w:tc>
          <w:tcPr>
            <w:tcW w:w="2156" w:type="dxa"/>
          </w:tcPr>
          <w:p w14:paraId="20FD88E3" w14:textId="77777777" w:rsidR="00A41B57" w:rsidRPr="00707E49" w:rsidRDefault="00A41B57" w:rsidP="005C1AC7">
            <w:r w:rsidRPr="00707E49">
              <w:t>Not reported</w:t>
            </w:r>
          </w:p>
        </w:tc>
      </w:tr>
      <w:tr w:rsidR="00A41B57" w:rsidRPr="00707E49" w14:paraId="77BC9BFF" w14:textId="77777777" w:rsidTr="00192643">
        <w:tc>
          <w:tcPr>
            <w:tcW w:w="1949" w:type="dxa"/>
          </w:tcPr>
          <w:p w14:paraId="7ABF04B2" w14:textId="77777777" w:rsidR="00A41B57" w:rsidRPr="00707E49" w:rsidRDefault="00A41B57" w:rsidP="005C1AC7">
            <w:pPr>
              <w:tabs>
                <w:tab w:val="center" w:pos="639"/>
              </w:tabs>
            </w:pPr>
            <w:r w:rsidRPr="00707E49">
              <w:t>Toomey 2019</w:t>
            </w:r>
            <w:r>
              <w:t xml:space="preserve"> </w:t>
            </w:r>
            <w:r>
              <w:fldChar w:fldCharType="begin">
                <w:fldData xml:space="preserve">PEVuZE5vdGU+PENpdGU+PEF1dGhvcj5Ub29tZXk8L0F1dGhvcj48WWVhcj4yMDE5PC9ZZWFyPjxS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</w:fldData>
              </w:fldChar>
            </w:r>
            <w:r>
              <w:instrText xml:space="preserve"> ADDIN EN.CITE </w:instrText>
            </w:r>
            <w:r>
              <w:fldChar w:fldCharType="begin">
                <w:fldData xml:space="preserve">PEVuZE5vdGU+PENpdGU+PEF1dGhvcj5Ub29tZXk8L0F1dGhvcj48WWVhcj4yMDE5PC9ZZWFyPjxS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</w:fldData>
              </w:fldChar>
            </w:r>
            <w:r>
              <w:instrText xml:space="preserve"> ADDIN EN.CITE.DATA </w:instrText>
            </w:r>
            <w:r>
              <w:fldChar w:fldCharType="end"/>
            </w:r>
            <w:r>
              <w:fldChar w:fldCharType="separate"/>
            </w:r>
            <w:r w:rsidRPr="008A4BFA">
              <w:rPr>
                <w:noProof/>
                <w:vertAlign w:val="superscript"/>
              </w:rPr>
              <w:t>40</w:t>
            </w:r>
            <w:r>
              <w:fldChar w:fldCharType="end"/>
            </w:r>
          </w:p>
        </w:tc>
        <w:tc>
          <w:tcPr>
            <w:tcW w:w="1736" w:type="dxa"/>
          </w:tcPr>
          <w:p w14:paraId="0D24279D" w14:textId="77777777" w:rsidR="00A41B57" w:rsidRPr="00707E49" w:rsidRDefault="00A41B57" w:rsidP="005C1AC7">
            <w:r w:rsidRPr="00707E49">
              <w:t xml:space="preserve">Parents of patients </w:t>
            </w:r>
            <w:r w:rsidRPr="00707E49">
              <w:lastRenderedPageBreak/>
              <w:t>discharged from 4 units of a children’s hospital</w:t>
            </w:r>
          </w:p>
        </w:tc>
        <w:tc>
          <w:tcPr>
            <w:tcW w:w="1723" w:type="dxa"/>
          </w:tcPr>
          <w:p w14:paraId="3F106AC2" w14:textId="77777777" w:rsidR="00A41B57" w:rsidRPr="00707E49" w:rsidRDefault="00A41B57" w:rsidP="005C1AC7">
            <w:r w:rsidRPr="00707E49">
              <w:lastRenderedPageBreak/>
              <w:t>Overall: 1,184</w:t>
            </w:r>
          </w:p>
          <w:p w14:paraId="73DC5B35" w14:textId="77777777" w:rsidR="00A41B57" w:rsidRPr="00707E49" w:rsidRDefault="00A41B57" w:rsidP="005C1AC7">
            <w:r w:rsidRPr="00707E49">
              <w:t>Tablet: 596</w:t>
            </w:r>
          </w:p>
          <w:p w14:paraId="67A3EC13" w14:textId="77777777" w:rsidR="00A41B57" w:rsidRPr="00707E49" w:rsidRDefault="00A41B57" w:rsidP="005C1AC7">
            <w:r w:rsidRPr="00707E49">
              <w:lastRenderedPageBreak/>
              <w:t>Mail: 588</w:t>
            </w:r>
          </w:p>
        </w:tc>
        <w:tc>
          <w:tcPr>
            <w:tcW w:w="1770" w:type="dxa"/>
          </w:tcPr>
          <w:p w14:paraId="16A47D6E" w14:textId="77777777" w:rsidR="00A41B57" w:rsidRPr="00707E49" w:rsidRDefault="00A41B57" w:rsidP="005C1AC7">
            <w:r w:rsidRPr="00707E49">
              <w:lastRenderedPageBreak/>
              <w:t>Child HCAHPS</w:t>
            </w:r>
          </w:p>
        </w:tc>
        <w:tc>
          <w:tcPr>
            <w:tcW w:w="2864" w:type="dxa"/>
          </w:tcPr>
          <w:p w14:paraId="3F6CA759" w14:textId="77777777" w:rsidR="00A41B57" w:rsidRPr="00707E49" w:rsidRDefault="00A41B57" w:rsidP="005C1AC7">
            <w:r w:rsidRPr="00707E49">
              <w:t>Modes tested:</w:t>
            </w:r>
          </w:p>
          <w:p w14:paraId="465CD8A0" w14:textId="77777777" w:rsidR="00A41B57" w:rsidRPr="00707E49" w:rsidRDefault="00A41B57" w:rsidP="00A41B57">
            <w:pPr>
              <w:pStyle w:val="ListParagraph"/>
              <w:numPr>
                <w:ilvl w:val="0"/>
                <w:numId w:val="2"/>
              </w:numPr>
            </w:pPr>
            <w:r>
              <w:lastRenderedPageBreak/>
              <w:t>In-person mode, in which tab</w:t>
            </w:r>
            <w:r w:rsidRPr="00707E49">
              <w:t>let survey was administered on the day of discharge; questions could be read or heard through earphones. Parents were contacted by email two days after discharge for administration of survey items regarding discharge. Follow-up was conducted by mail, then by telephone.</w:t>
            </w:r>
          </w:p>
          <w:p w14:paraId="72EF3D0D" w14:textId="77777777" w:rsidR="00A41B57" w:rsidRPr="00707E49" w:rsidRDefault="00A41B57" w:rsidP="00A41B57">
            <w:pPr>
              <w:pStyle w:val="ListParagraph"/>
              <w:numPr>
                <w:ilvl w:val="0"/>
                <w:numId w:val="2"/>
              </w:numPr>
            </w:pPr>
            <w:r w:rsidRPr="00707E49">
              <w:t>Mail was sent one week after discharge</w:t>
            </w:r>
          </w:p>
        </w:tc>
        <w:tc>
          <w:tcPr>
            <w:tcW w:w="1762" w:type="dxa"/>
          </w:tcPr>
          <w:p w14:paraId="5F060E23" w14:textId="77777777" w:rsidR="00A41B57" w:rsidRPr="00707E49" w:rsidRDefault="00A41B57" w:rsidP="005C1AC7">
            <w:r>
              <w:rPr>
                <w:b/>
                <w:bCs/>
              </w:rPr>
              <w:lastRenderedPageBreak/>
              <w:t xml:space="preserve">Statistically significant </w:t>
            </w:r>
            <w:r>
              <w:rPr>
                <w:b/>
                <w:bCs/>
              </w:rPr>
              <w:lastRenderedPageBreak/>
              <w:t>difference by mode</w:t>
            </w:r>
          </w:p>
          <w:p w14:paraId="06593CA5" w14:textId="77777777" w:rsidR="00A41B57" w:rsidRPr="00707E49" w:rsidRDefault="00A41B57" w:rsidP="005C1AC7">
            <w:r>
              <w:t xml:space="preserve">In-person: </w:t>
            </w:r>
            <w:r w:rsidRPr="00707E49">
              <w:t xml:space="preserve">71.1% </w:t>
            </w:r>
          </w:p>
          <w:p w14:paraId="287836F2" w14:textId="77777777" w:rsidR="00A41B57" w:rsidRPr="00707E49" w:rsidRDefault="00A41B57" w:rsidP="005C1AC7">
            <w:r>
              <w:t xml:space="preserve">Mail: </w:t>
            </w:r>
            <w:r w:rsidRPr="00707E49">
              <w:t>16.3%</w:t>
            </w:r>
          </w:p>
        </w:tc>
        <w:tc>
          <w:tcPr>
            <w:tcW w:w="2187" w:type="dxa"/>
            <w:gridSpan w:val="2"/>
          </w:tcPr>
          <w:p w14:paraId="26E0B3D0" w14:textId="77777777" w:rsidR="00A41B57" w:rsidRPr="00707E49" w:rsidRDefault="00A41B57" w:rsidP="005C1AC7">
            <w:pPr>
              <w:rPr>
                <w:b/>
                <w:bCs/>
              </w:rPr>
            </w:pPr>
            <w:r w:rsidRPr="00707E49">
              <w:rPr>
                <w:b/>
                <w:bCs/>
              </w:rPr>
              <w:lastRenderedPageBreak/>
              <w:t xml:space="preserve">Statistically significant </w:t>
            </w:r>
            <w:r w:rsidRPr="00707E49">
              <w:rPr>
                <w:b/>
                <w:bCs/>
              </w:rPr>
              <w:lastRenderedPageBreak/>
              <w:t>differences across a range of respondent characteristics</w:t>
            </w:r>
          </w:p>
          <w:p w14:paraId="155EFA7F" w14:textId="77777777" w:rsidR="00A41B57" w:rsidRPr="00707E49" w:rsidRDefault="00A41B57" w:rsidP="005C1AC7">
            <w:r w:rsidRPr="00707E49">
              <w:t xml:space="preserve">Tablet respondents were significantly  more likely to be fathers, more likely to have a high school education or less, less likely to be white, and more likely to be publicly insured than mail respondents. Tablet respondents were more similar to the eligible sampled population with regard to child age, insurance status and hospital service. </w:t>
            </w:r>
          </w:p>
        </w:tc>
      </w:tr>
      <w:bookmarkEnd w:id="0"/>
    </w:tbl>
    <w:p w14:paraId="5021829C" w14:textId="77777777" w:rsidR="00AE3060" w:rsidRPr="00707E49" w:rsidRDefault="00AE3060" w:rsidP="002F4A3F">
      <w:pPr>
        <w:rPr>
          <w:b/>
          <w:bCs/>
        </w:rPr>
      </w:pPr>
    </w:p>
    <w:sectPr w:rsidR="00AE3060" w:rsidRPr="00707E49" w:rsidSect="002F4A3F">
      <w:headerReference w:type="even" r:id="rId10"/>
      <w:headerReference w:type="default" r:id="rId11"/>
      <w:footerReference w:type="even" r:id="rId12"/>
      <w:footerReference w:type="default" r:id="rId13"/>
      <w:headerReference w:type="first" r:id="rId14"/>
      <w:footerReference w:type="first" r:id="rId15"/>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D651B4" w14:textId="77777777" w:rsidR="00A77AAA" w:rsidRDefault="00A77AAA" w:rsidP="005A578E">
      <w:r>
        <w:separator/>
      </w:r>
    </w:p>
  </w:endnote>
  <w:endnote w:type="continuationSeparator" w:id="0">
    <w:p w14:paraId="7057329E" w14:textId="77777777" w:rsidR="00A77AAA" w:rsidRDefault="00A77AAA" w:rsidP="005A578E">
      <w:r>
        <w:continuationSeparator/>
      </w:r>
    </w:p>
  </w:endnote>
  <w:endnote w:type="continuationNotice" w:id="1">
    <w:p w14:paraId="487CE39C" w14:textId="77777777" w:rsidR="00A77AAA" w:rsidRDefault="00A77A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CDB4BE" w14:textId="77777777" w:rsidR="00737F3B" w:rsidRDefault="00737F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83FC50" w14:textId="77777777" w:rsidR="00737F3B" w:rsidRDefault="00737F3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D88FD" w14:textId="77777777" w:rsidR="00737F3B" w:rsidRDefault="00737F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3CC1D9" w14:textId="77777777" w:rsidR="00A77AAA" w:rsidRDefault="00A77AAA" w:rsidP="005A578E">
      <w:r>
        <w:separator/>
      </w:r>
    </w:p>
  </w:footnote>
  <w:footnote w:type="continuationSeparator" w:id="0">
    <w:p w14:paraId="0122F110" w14:textId="77777777" w:rsidR="00A77AAA" w:rsidRDefault="00A77AAA" w:rsidP="005A578E">
      <w:r>
        <w:continuationSeparator/>
      </w:r>
    </w:p>
  </w:footnote>
  <w:footnote w:type="continuationNotice" w:id="1">
    <w:p w14:paraId="2B758444" w14:textId="77777777" w:rsidR="00A77AAA" w:rsidRDefault="00A77AA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100A8" w14:textId="165A85F0" w:rsidR="00737F3B" w:rsidRDefault="00737F3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CA2B77" w14:textId="29D1125E" w:rsidR="00737F3B" w:rsidRDefault="00737F3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4AF69" w14:textId="2F7E2B93" w:rsidR="00737F3B" w:rsidRDefault="00737F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E339A"/>
    <w:multiLevelType w:val="hybridMultilevel"/>
    <w:tmpl w:val="AE72EF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9B6384C"/>
    <w:multiLevelType w:val="hybridMultilevel"/>
    <w:tmpl w:val="0CA8C6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7C2020"/>
    <w:multiLevelType w:val="hybridMultilevel"/>
    <w:tmpl w:val="3558C1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172072"/>
    <w:multiLevelType w:val="hybridMultilevel"/>
    <w:tmpl w:val="D59A18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E236CBA"/>
    <w:multiLevelType w:val="hybridMultilevel"/>
    <w:tmpl w:val="AD9225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837B80"/>
    <w:multiLevelType w:val="hybridMultilevel"/>
    <w:tmpl w:val="85102A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E905E72"/>
    <w:multiLevelType w:val="hybridMultilevel"/>
    <w:tmpl w:val="0032B9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EBE471F"/>
    <w:multiLevelType w:val="hybridMultilevel"/>
    <w:tmpl w:val="41E8BA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44DC6717"/>
    <w:multiLevelType w:val="hybridMultilevel"/>
    <w:tmpl w:val="280463D0"/>
    <w:lvl w:ilvl="0" w:tplc="91B2E622">
      <w:start w:val="15"/>
      <w:numFmt w:val="bullet"/>
      <w:lvlText w:val=""/>
      <w:lvlJc w:val="left"/>
      <w:pPr>
        <w:ind w:left="720" w:hanging="360"/>
      </w:pPr>
      <w:rPr>
        <w:rFonts w:ascii="Symbol" w:eastAsiaTheme="minorHAns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D3D67A7"/>
    <w:multiLevelType w:val="hybridMultilevel"/>
    <w:tmpl w:val="61C66D78"/>
    <w:lvl w:ilvl="0" w:tplc="F2DED13A">
      <w:start w:val="1"/>
      <w:numFmt w:val="bullet"/>
      <w:lvlText w:val=""/>
      <w:lvlJc w:val="left"/>
      <w:pPr>
        <w:tabs>
          <w:tab w:val="num" w:pos="720"/>
        </w:tabs>
        <w:ind w:left="720" w:hanging="360"/>
      </w:pPr>
      <w:rPr>
        <w:rFonts w:ascii="Symbol" w:hAnsi="Symbol" w:hint="default"/>
        <w:sz w:val="20"/>
      </w:rPr>
    </w:lvl>
    <w:lvl w:ilvl="1" w:tplc="58088D3E" w:tentative="1">
      <w:start w:val="1"/>
      <w:numFmt w:val="bullet"/>
      <w:lvlText w:val="o"/>
      <w:lvlJc w:val="left"/>
      <w:pPr>
        <w:tabs>
          <w:tab w:val="num" w:pos="1440"/>
        </w:tabs>
        <w:ind w:left="1440" w:hanging="360"/>
      </w:pPr>
      <w:rPr>
        <w:rFonts w:ascii="Courier New" w:hAnsi="Courier New" w:hint="default"/>
        <w:sz w:val="20"/>
      </w:rPr>
    </w:lvl>
    <w:lvl w:ilvl="2" w:tplc="F4982D62" w:tentative="1">
      <w:start w:val="1"/>
      <w:numFmt w:val="bullet"/>
      <w:lvlText w:val=""/>
      <w:lvlJc w:val="left"/>
      <w:pPr>
        <w:tabs>
          <w:tab w:val="num" w:pos="2160"/>
        </w:tabs>
        <w:ind w:left="2160" w:hanging="360"/>
      </w:pPr>
      <w:rPr>
        <w:rFonts w:ascii="Wingdings" w:hAnsi="Wingdings" w:hint="default"/>
        <w:sz w:val="20"/>
      </w:rPr>
    </w:lvl>
    <w:lvl w:ilvl="3" w:tplc="83B2DCDC" w:tentative="1">
      <w:start w:val="1"/>
      <w:numFmt w:val="bullet"/>
      <w:lvlText w:val=""/>
      <w:lvlJc w:val="left"/>
      <w:pPr>
        <w:tabs>
          <w:tab w:val="num" w:pos="2880"/>
        </w:tabs>
        <w:ind w:left="2880" w:hanging="360"/>
      </w:pPr>
      <w:rPr>
        <w:rFonts w:ascii="Wingdings" w:hAnsi="Wingdings" w:hint="default"/>
        <w:sz w:val="20"/>
      </w:rPr>
    </w:lvl>
    <w:lvl w:ilvl="4" w:tplc="6FDE09C0" w:tentative="1">
      <w:start w:val="1"/>
      <w:numFmt w:val="bullet"/>
      <w:lvlText w:val=""/>
      <w:lvlJc w:val="left"/>
      <w:pPr>
        <w:tabs>
          <w:tab w:val="num" w:pos="3600"/>
        </w:tabs>
        <w:ind w:left="3600" w:hanging="360"/>
      </w:pPr>
      <w:rPr>
        <w:rFonts w:ascii="Wingdings" w:hAnsi="Wingdings" w:hint="default"/>
        <w:sz w:val="20"/>
      </w:rPr>
    </w:lvl>
    <w:lvl w:ilvl="5" w:tplc="7C729AE2" w:tentative="1">
      <w:start w:val="1"/>
      <w:numFmt w:val="bullet"/>
      <w:lvlText w:val=""/>
      <w:lvlJc w:val="left"/>
      <w:pPr>
        <w:tabs>
          <w:tab w:val="num" w:pos="4320"/>
        </w:tabs>
        <w:ind w:left="4320" w:hanging="360"/>
      </w:pPr>
      <w:rPr>
        <w:rFonts w:ascii="Wingdings" w:hAnsi="Wingdings" w:hint="default"/>
        <w:sz w:val="20"/>
      </w:rPr>
    </w:lvl>
    <w:lvl w:ilvl="6" w:tplc="5910169A" w:tentative="1">
      <w:start w:val="1"/>
      <w:numFmt w:val="bullet"/>
      <w:lvlText w:val=""/>
      <w:lvlJc w:val="left"/>
      <w:pPr>
        <w:tabs>
          <w:tab w:val="num" w:pos="5040"/>
        </w:tabs>
        <w:ind w:left="5040" w:hanging="360"/>
      </w:pPr>
      <w:rPr>
        <w:rFonts w:ascii="Wingdings" w:hAnsi="Wingdings" w:hint="default"/>
        <w:sz w:val="20"/>
      </w:rPr>
    </w:lvl>
    <w:lvl w:ilvl="7" w:tplc="6D26E6B0" w:tentative="1">
      <w:start w:val="1"/>
      <w:numFmt w:val="bullet"/>
      <w:lvlText w:val=""/>
      <w:lvlJc w:val="left"/>
      <w:pPr>
        <w:tabs>
          <w:tab w:val="num" w:pos="5760"/>
        </w:tabs>
        <w:ind w:left="5760" w:hanging="360"/>
      </w:pPr>
      <w:rPr>
        <w:rFonts w:ascii="Wingdings" w:hAnsi="Wingdings" w:hint="default"/>
        <w:sz w:val="20"/>
      </w:rPr>
    </w:lvl>
    <w:lvl w:ilvl="8" w:tplc="6CA462B4"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E2B02FF"/>
    <w:multiLevelType w:val="hybridMultilevel"/>
    <w:tmpl w:val="64988F26"/>
    <w:lvl w:ilvl="0" w:tplc="A33E128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AA1E5C"/>
    <w:multiLevelType w:val="hybridMultilevel"/>
    <w:tmpl w:val="A176DE32"/>
    <w:lvl w:ilvl="0" w:tplc="68C4C302">
      <w:start w:val="9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4DA7B59"/>
    <w:multiLevelType w:val="hybridMultilevel"/>
    <w:tmpl w:val="C9426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FE82135"/>
    <w:multiLevelType w:val="hybridMultilevel"/>
    <w:tmpl w:val="56928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4F544DE"/>
    <w:multiLevelType w:val="hybridMultilevel"/>
    <w:tmpl w:val="612E7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E53C8D"/>
    <w:multiLevelType w:val="hybridMultilevel"/>
    <w:tmpl w:val="673E3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E54B59"/>
    <w:multiLevelType w:val="hybridMultilevel"/>
    <w:tmpl w:val="9B30F0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69B45951"/>
    <w:multiLevelType w:val="hybridMultilevel"/>
    <w:tmpl w:val="90DA6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B1838E6"/>
    <w:multiLevelType w:val="hybridMultilevel"/>
    <w:tmpl w:val="3AD0CA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FE620A6"/>
    <w:multiLevelType w:val="hybridMultilevel"/>
    <w:tmpl w:val="623894E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72515C04"/>
    <w:multiLevelType w:val="hybridMultilevel"/>
    <w:tmpl w:val="BA2CD1A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74B586A"/>
    <w:multiLevelType w:val="hybridMultilevel"/>
    <w:tmpl w:val="EB02359C"/>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791872D5"/>
    <w:multiLevelType w:val="hybridMultilevel"/>
    <w:tmpl w:val="59DA84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155340353">
    <w:abstractNumId w:val="17"/>
  </w:num>
  <w:num w:numId="2" w16cid:durableId="1928465799">
    <w:abstractNumId w:val="7"/>
  </w:num>
  <w:num w:numId="3" w16cid:durableId="170998262">
    <w:abstractNumId w:val="22"/>
  </w:num>
  <w:num w:numId="4" w16cid:durableId="316422865">
    <w:abstractNumId w:val="3"/>
  </w:num>
  <w:num w:numId="5" w16cid:durableId="1087313246">
    <w:abstractNumId w:val="0"/>
  </w:num>
  <w:num w:numId="6" w16cid:durableId="81689115">
    <w:abstractNumId w:val="14"/>
  </w:num>
  <w:num w:numId="7" w16cid:durableId="1405836679">
    <w:abstractNumId w:val="2"/>
  </w:num>
  <w:num w:numId="8" w16cid:durableId="1827546430">
    <w:abstractNumId w:val="21"/>
  </w:num>
  <w:num w:numId="9" w16cid:durableId="1425616111">
    <w:abstractNumId w:val="6"/>
  </w:num>
  <w:num w:numId="10" w16cid:durableId="1779063644">
    <w:abstractNumId w:val="5"/>
  </w:num>
  <w:num w:numId="11" w16cid:durableId="3603208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45029865">
    <w:abstractNumId w:val="11"/>
  </w:num>
  <w:num w:numId="13" w16cid:durableId="2069450906">
    <w:abstractNumId w:val="19"/>
  </w:num>
  <w:num w:numId="14" w16cid:durableId="1267229213">
    <w:abstractNumId w:val="13"/>
  </w:num>
  <w:num w:numId="15" w16cid:durableId="1706324274">
    <w:abstractNumId w:val="8"/>
  </w:num>
  <w:num w:numId="16" w16cid:durableId="264844546">
    <w:abstractNumId w:val="20"/>
  </w:num>
  <w:num w:numId="17" w16cid:durableId="247809622">
    <w:abstractNumId w:val="9"/>
  </w:num>
  <w:num w:numId="18" w16cid:durableId="814180414">
    <w:abstractNumId w:val="18"/>
  </w:num>
  <w:num w:numId="19" w16cid:durableId="1342587615">
    <w:abstractNumId w:val="15"/>
  </w:num>
  <w:num w:numId="20" w16cid:durableId="1885560244">
    <w:abstractNumId w:val="4"/>
  </w:num>
  <w:num w:numId="21" w16cid:durableId="939684520">
    <w:abstractNumId w:val="1"/>
  </w:num>
  <w:num w:numId="22" w16cid:durableId="1837577008">
    <w:abstractNumId w:val="12"/>
  </w:num>
  <w:num w:numId="23" w16cid:durableId="1974746248">
    <w:abstractNumId w:val="16"/>
  </w:num>
  <w:num w:numId="24" w16cid:durableId="71076257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IwMTCyMDOwMDI3tzBV0lEKTi0uzszPAymwrAUA+/R+aSwAAAA="/>
  </w:docVars>
  <w:rsids>
    <w:rsidRoot w:val="00B50D02"/>
    <w:rsid w:val="00000078"/>
    <w:rsid w:val="00003FE9"/>
    <w:rsid w:val="000042B8"/>
    <w:rsid w:val="00004B7A"/>
    <w:rsid w:val="00004F4A"/>
    <w:rsid w:val="0000730D"/>
    <w:rsid w:val="0001041D"/>
    <w:rsid w:val="00010A80"/>
    <w:rsid w:val="00011986"/>
    <w:rsid w:val="00011F31"/>
    <w:rsid w:val="00014766"/>
    <w:rsid w:val="00020111"/>
    <w:rsid w:val="000249CD"/>
    <w:rsid w:val="0002617F"/>
    <w:rsid w:val="00027D09"/>
    <w:rsid w:val="00030B5E"/>
    <w:rsid w:val="00034558"/>
    <w:rsid w:val="000373C9"/>
    <w:rsid w:val="00037435"/>
    <w:rsid w:val="00037D9B"/>
    <w:rsid w:val="0004042B"/>
    <w:rsid w:val="0004235C"/>
    <w:rsid w:val="00043909"/>
    <w:rsid w:val="000445F9"/>
    <w:rsid w:val="00045507"/>
    <w:rsid w:val="00050510"/>
    <w:rsid w:val="000506F4"/>
    <w:rsid w:val="000533DE"/>
    <w:rsid w:val="0005455C"/>
    <w:rsid w:val="000548F2"/>
    <w:rsid w:val="00054C6F"/>
    <w:rsid w:val="000609D0"/>
    <w:rsid w:val="000613FE"/>
    <w:rsid w:val="0006241A"/>
    <w:rsid w:val="00064838"/>
    <w:rsid w:val="00064957"/>
    <w:rsid w:val="00064BF3"/>
    <w:rsid w:val="00064DC6"/>
    <w:rsid w:val="00065A05"/>
    <w:rsid w:val="00071DB7"/>
    <w:rsid w:val="00072D16"/>
    <w:rsid w:val="000749CF"/>
    <w:rsid w:val="00076ACF"/>
    <w:rsid w:val="00077141"/>
    <w:rsid w:val="00080811"/>
    <w:rsid w:val="0008104F"/>
    <w:rsid w:val="0008144B"/>
    <w:rsid w:val="000825C0"/>
    <w:rsid w:val="000840D2"/>
    <w:rsid w:val="000864C5"/>
    <w:rsid w:val="00090939"/>
    <w:rsid w:val="00093A4E"/>
    <w:rsid w:val="000943D7"/>
    <w:rsid w:val="000944CA"/>
    <w:rsid w:val="0009567E"/>
    <w:rsid w:val="000A08E6"/>
    <w:rsid w:val="000A0F75"/>
    <w:rsid w:val="000A457B"/>
    <w:rsid w:val="000A4E93"/>
    <w:rsid w:val="000A746E"/>
    <w:rsid w:val="000B5C2E"/>
    <w:rsid w:val="000B7DCB"/>
    <w:rsid w:val="000C0722"/>
    <w:rsid w:val="000C38DF"/>
    <w:rsid w:val="000C45C4"/>
    <w:rsid w:val="000C5955"/>
    <w:rsid w:val="000C61D3"/>
    <w:rsid w:val="000D1C4B"/>
    <w:rsid w:val="000D2B0F"/>
    <w:rsid w:val="000D2E37"/>
    <w:rsid w:val="000D47E8"/>
    <w:rsid w:val="000D4D6B"/>
    <w:rsid w:val="000D69C3"/>
    <w:rsid w:val="000D6B7D"/>
    <w:rsid w:val="000E0740"/>
    <w:rsid w:val="000E1239"/>
    <w:rsid w:val="000E1809"/>
    <w:rsid w:val="000E1AA8"/>
    <w:rsid w:val="000E21E4"/>
    <w:rsid w:val="000E3699"/>
    <w:rsid w:val="000E4742"/>
    <w:rsid w:val="000E5BB6"/>
    <w:rsid w:val="000E6036"/>
    <w:rsid w:val="000E6973"/>
    <w:rsid w:val="000E7799"/>
    <w:rsid w:val="000F06D7"/>
    <w:rsid w:val="000F0CA9"/>
    <w:rsid w:val="000F13A9"/>
    <w:rsid w:val="000F43C9"/>
    <w:rsid w:val="000F5C05"/>
    <w:rsid w:val="000F6643"/>
    <w:rsid w:val="000F7BF1"/>
    <w:rsid w:val="00102B70"/>
    <w:rsid w:val="001031AC"/>
    <w:rsid w:val="0010714F"/>
    <w:rsid w:val="001112C1"/>
    <w:rsid w:val="0011483C"/>
    <w:rsid w:val="00114A77"/>
    <w:rsid w:val="0011635F"/>
    <w:rsid w:val="00117F2C"/>
    <w:rsid w:val="0012254E"/>
    <w:rsid w:val="0012552D"/>
    <w:rsid w:val="00126052"/>
    <w:rsid w:val="0012744A"/>
    <w:rsid w:val="00130C02"/>
    <w:rsid w:val="00134B91"/>
    <w:rsid w:val="00135EB6"/>
    <w:rsid w:val="00140725"/>
    <w:rsid w:val="00140792"/>
    <w:rsid w:val="00143E1F"/>
    <w:rsid w:val="00145A3E"/>
    <w:rsid w:val="00147D91"/>
    <w:rsid w:val="001509DC"/>
    <w:rsid w:val="00157E81"/>
    <w:rsid w:val="001607C7"/>
    <w:rsid w:val="00160A45"/>
    <w:rsid w:val="00167CA3"/>
    <w:rsid w:val="00171319"/>
    <w:rsid w:val="00171C23"/>
    <w:rsid w:val="00172DD2"/>
    <w:rsid w:val="001809C0"/>
    <w:rsid w:val="001826C8"/>
    <w:rsid w:val="001843E0"/>
    <w:rsid w:val="00184995"/>
    <w:rsid w:val="00190D4D"/>
    <w:rsid w:val="001913D7"/>
    <w:rsid w:val="0019149D"/>
    <w:rsid w:val="00192643"/>
    <w:rsid w:val="00193539"/>
    <w:rsid w:val="00194035"/>
    <w:rsid w:val="00195353"/>
    <w:rsid w:val="00195D72"/>
    <w:rsid w:val="00195DD6"/>
    <w:rsid w:val="001A0406"/>
    <w:rsid w:val="001A1024"/>
    <w:rsid w:val="001A12BF"/>
    <w:rsid w:val="001A42D5"/>
    <w:rsid w:val="001A4BA2"/>
    <w:rsid w:val="001A608E"/>
    <w:rsid w:val="001B0C11"/>
    <w:rsid w:val="001B1672"/>
    <w:rsid w:val="001B3549"/>
    <w:rsid w:val="001B3F7C"/>
    <w:rsid w:val="001B76D8"/>
    <w:rsid w:val="001B7D65"/>
    <w:rsid w:val="001C01C0"/>
    <w:rsid w:val="001C06E2"/>
    <w:rsid w:val="001C1C9D"/>
    <w:rsid w:val="001C1D68"/>
    <w:rsid w:val="001C431B"/>
    <w:rsid w:val="001C56FC"/>
    <w:rsid w:val="001C5B14"/>
    <w:rsid w:val="001D1461"/>
    <w:rsid w:val="001D14A5"/>
    <w:rsid w:val="001D1ADA"/>
    <w:rsid w:val="001D26F8"/>
    <w:rsid w:val="001D2A2F"/>
    <w:rsid w:val="001D42AA"/>
    <w:rsid w:val="001D4DBB"/>
    <w:rsid w:val="001D4E49"/>
    <w:rsid w:val="001D7754"/>
    <w:rsid w:val="001E0017"/>
    <w:rsid w:val="001E1298"/>
    <w:rsid w:val="001E56CA"/>
    <w:rsid w:val="001E6004"/>
    <w:rsid w:val="001F0378"/>
    <w:rsid w:val="001F04D8"/>
    <w:rsid w:val="001F212D"/>
    <w:rsid w:val="001F41C5"/>
    <w:rsid w:val="001F4F74"/>
    <w:rsid w:val="001F5314"/>
    <w:rsid w:val="002032DA"/>
    <w:rsid w:val="002042B4"/>
    <w:rsid w:val="00205113"/>
    <w:rsid w:val="00205512"/>
    <w:rsid w:val="00205767"/>
    <w:rsid w:val="0020578C"/>
    <w:rsid w:val="00206478"/>
    <w:rsid w:val="00206CFC"/>
    <w:rsid w:val="00207D84"/>
    <w:rsid w:val="0020A886"/>
    <w:rsid w:val="002107E1"/>
    <w:rsid w:val="00210C15"/>
    <w:rsid w:val="00212203"/>
    <w:rsid w:val="002132EA"/>
    <w:rsid w:val="002200C9"/>
    <w:rsid w:val="002207DD"/>
    <w:rsid w:val="00224853"/>
    <w:rsid w:val="00224B04"/>
    <w:rsid w:val="00230EFA"/>
    <w:rsid w:val="00231CF2"/>
    <w:rsid w:val="002324BF"/>
    <w:rsid w:val="00233593"/>
    <w:rsid w:val="00236406"/>
    <w:rsid w:val="00237F4B"/>
    <w:rsid w:val="002431CF"/>
    <w:rsid w:val="0024337A"/>
    <w:rsid w:val="002449FC"/>
    <w:rsid w:val="00245870"/>
    <w:rsid w:val="00246337"/>
    <w:rsid w:val="00247016"/>
    <w:rsid w:val="00250D05"/>
    <w:rsid w:val="002514B5"/>
    <w:rsid w:val="00251C6C"/>
    <w:rsid w:val="00251F09"/>
    <w:rsid w:val="00255801"/>
    <w:rsid w:val="002558F9"/>
    <w:rsid w:val="0026052E"/>
    <w:rsid w:val="002618A5"/>
    <w:rsid w:val="00262D9D"/>
    <w:rsid w:val="002657F0"/>
    <w:rsid w:val="00266334"/>
    <w:rsid w:val="00270A30"/>
    <w:rsid w:val="00270DD3"/>
    <w:rsid w:val="00273B6D"/>
    <w:rsid w:val="00273C05"/>
    <w:rsid w:val="002743CC"/>
    <w:rsid w:val="00274C64"/>
    <w:rsid w:val="00275147"/>
    <w:rsid w:val="0027555C"/>
    <w:rsid w:val="00276A02"/>
    <w:rsid w:val="00276A25"/>
    <w:rsid w:val="002800B3"/>
    <w:rsid w:val="00280EA5"/>
    <w:rsid w:val="0028110E"/>
    <w:rsid w:val="0028164A"/>
    <w:rsid w:val="00281964"/>
    <w:rsid w:val="002820AD"/>
    <w:rsid w:val="002835D7"/>
    <w:rsid w:val="00283A56"/>
    <w:rsid w:val="00283E42"/>
    <w:rsid w:val="0028453B"/>
    <w:rsid w:val="00285351"/>
    <w:rsid w:val="00291D84"/>
    <w:rsid w:val="002931C0"/>
    <w:rsid w:val="002969C1"/>
    <w:rsid w:val="00297858"/>
    <w:rsid w:val="002A2427"/>
    <w:rsid w:val="002A278F"/>
    <w:rsid w:val="002A3590"/>
    <w:rsid w:val="002A6901"/>
    <w:rsid w:val="002A6BDB"/>
    <w:rsid w:val="002A6C00"/>
    <w:rsid w:val="002A7850"/>
    <w:rsid w:val="002B1613"/>
    <w:rsid w:val="002B2091"/>
    <w:rsid w:val="002B22AC"/>
    <w:rsid w:val="002B7128"/>
    <w:rsid w:val="002B713E"/>
    <w:rsid w:val="002B7D87"/>
    <w:rsid w:val="002C183D"/>
    <w:rsid w:val="002C5C36"/>
    <w:rsid w:val="002C5E2E"/>
    <w:rsid w:val="002C6770"/>
    <w:rsid w:val="002C6D3F"/>
    <w:rsid w:val="002D1822"/>
    <w:rsid w:val="002D18E8"/>
    <w:rsid w:val="002D2952"/>
    <w:rsid w:val="002D34AE"/>
    <w:rsid w:val="002D5966"/>
    <w:rsid w:val="002D5D9F"/>
    <w:rsid w:val="002E1276"/>
    <w:rsid w:val="002E1B7C"/>
    <w:rsid w:val="002E1DCA"/>
    <w:rsid w:val="002E1E01"/>
    <w:rsid w:val="002E3029"/>
    <w:rsid w:val="002E4311"/>
    <w:rsid w:val="002E4819"/>
    <w:rsid w:val="002E57C2"/>
    <w:rsid w:val="002E5F5B"/>
    <w:rsid w:val="002E7CB3"/>
    <w:rsid w:val="002F0825"/>
    <w:rsid w:val="002F0DED"/>
    <w:rsid w:val="002F1FCC"/>
    <w:rsid w:val="002F30DC"/>
    <w:rsid w:val="002F3123"/>
    <w:rsid w:val="002F4A3F"/>
    <w:rsid w:val="002F4EB0"/>
    <w:rsid w:val="002F4FE3"/>
    <w:rsid w:val="00300597"/>
    <w:rsid w:val="00301BCB"/>
    <w:rsid w:val="00302B45"/>
    <w:rsid w:val="003033E9"/>
    <w:rsid w:val="0030378C"/>
    <w:rsid w:val="0030428B"/>
    <w:rsid w:val="003048F3"/>
    <w:rsid w:val="00304BF3"/>
    <w:rsid w:val="00305391"/>
    <w:rsid w:val="00305D46"/>
    <w:rsid w:val="00306C30"/>
    <w:rsid w:val="00310E10"/>
    <w:rsid w:val="0031398C"/>
    <w:rsid w:val="0031426D"/>
    <w:rsid w:val="00314472"/>
    <w:rsid w:val="0031453A"/>
    <w:rsid w:val="003165FF"/>
    <w:rsid w:val="00316CBB"/>
    <w:rsid w:val="00320AE3"/>
    <w:rsid w:val="0032128C"/>
    <w:rsid w:val="00321549"/>
    <w:rsid w:val="00321D4A"/>
    <w:rsid w:val="00322AB8"/>
    <w:rsid w:val="003232F0"/>
    <w:rsid w:val="003261A1"/>
    <w:rsid w:val="00326769"/>
    <w:rsid w:val="003308DD"/>
    <w:rsid w:val="00330CC3"/>
    <w:rsid w:val="00334C5B"/>
    <w:rsid w:val="00336B05"/>
    <w:rsid w:val="00341850"/>
    <w:rsid w:val="0034483A"/>
    <w:rsid w:val="00344F48"/>
    <w:rsid w:val="00345419"/>
    <w:rsid w:val="003464C1"/>
    <w:rsid w:val="00346559"/>
    <w:rsid w:val="003509DE"/>
    <w:rsid w:val="00350C2D"/>
    <w:rsid w:val="00352873"/>
    <w:rsid w:val="00352CE4"/>
    <w:rsid w:val="003530AF"/>
    <w:rsid w:val="003548F5"/>
    <w:rsid w:val="00354A43"/>
    <w:rsid w:val="00354BB8"/>
    <w:rsid w:val="00354F52"/>
    <w:rsid w:val="003561A4"/>
    <w:rsid w:val="0036083B"/>
    <w:rsid w:val="003638DB"/>
    <w:rsid w:val="00370E79"/>
    <w:rsid w:val="00374F6F"/>
    <w:rsid w:val="003751AA"/>
    <w:rsid w:val="00376E11"/>
    <w:rsid w:val="00380491"/>
    <w:rsid w:val="00381464"/>
    <w:rsid w:val="00385F5F"/>
    <w:rsid w:val="00386ED3"/>
    <w:rsid w:val="00387CD0"/>
    <w:rsid w:val="003906AF"/>
    <w:rsid w:val="003942B8"/>
    <w:rsid w:val="00395280"/>
    <w:rsid w:val="00396C98"/>
    <w:rsid w:val="00396D9C"/>
    <w:rsid w:val="00397B45"/>
    <w:rsid w:val="003A00EA"/>
    <w:rsid w:val="003A15EC"/>
    <w:rsid w:val="003A1BEC"/>
    <w:rsid w:val="003A341A"/>
    <w:rsid w:val="003A3606"/>
    <w:rsid w:val="003A39B8"/>
    <w:rsid w:val="003A3F7C"/>
    <w:rsid w:val="003A401F"/>
    <w:rsid w:val="003A4FD7"/>
    <w:rsid w:val="003A51C7"/>
    <w:rsid w:val="003A6EF0"/>
    <w:rsid w:val="003B0EE0"/>
    <w:rsid w:val="003B413E"/>
    <w:rsid w:val="003B45DE"/>
    <w:rsid w:val="003B5CFE"/>
    <w:rsid w:val="003B72CA"/>
    <w:rsid w:val="003C263C"/>
    <w:rsid w:val="003C29AC"/>
    <w:rsid w:val="003C29C4"/>
    <w:rsid w:val="003C2B13"/>
    <w:rsid w:val="003C4F8B"/>
    <w:rsid w:val="003D03F1"/>
    <w:rsid w:val="003D093C"/>
    <w:rsid w:val="003D0ADA"/>
    <w:rsid w:val="003D5888"/>
    <w:rsid w:val="003D69F0"/>
    <w:rsid w:val="003D6FCF"/>
    <w:rsid w:val="003D71BE"/>
    <w:rsid w:val="003E4B48"/>
    <w:rsid w:val="003E63AB"/>
    <w:rsid w:val="003F060F"/>
    <w:rsid w:val="003F2735"/>
    <w:rsid w:val="003F2F89"/>
    <w:rsid w:val="003F50D8"/>
    <w:rsid w:val="003F79DB"/>
    <w:rsid w:val="00400665"/>
    <w:rsid w:val="00401C6E"/>
    <w:rsid w:val="004031CC"/>
    <w:rsid w:val="0040436E"/>
    <w:rsid w:val="00404BE0"/>
    <w:rsid w:val="00404FBF"/>
    <w:rsid w:val="00405847"/>
    <w:rsid w:val="00410A29"/>
    <w:rsid w:val="00412430"/>
    <w:rsid w:val="00413A4F"/>
    <w:rsid w:val="004144F3"/>
    <w:rsid w:val="0041530B"/>
    <w:rsid w:val="004168AC"/>
    <w:rsid w:val="00420984"/>
    <w:rsid w:val="0042136C"/>
    <w:rsid w:val="0042156D"/>
    <w:rsid w:val="00421891"/>
    <w:rsid w:val="0042229F"/>
    <w:rsid w:val="004224DF"/>
    <w:rsid w:val="00423F83"/>
    <w:rsid w:val="0042718F"/>
    <w:rsid w:val="00427592"/>
    <w:rsid w:val="00432F17"/>
    <w:rsid w:val="00433673"/>
    <w:rsid w:val="00435A08"/>
    <w:rsid w:val="004368B4"/>
    <w:rsid w:val="0043750E"/>
    <w:rsid w:val="00441C96"/>
    <w:rsid w:val="0044358A"/>
    <w:rsid w:val="00446F6B"/>
    <w:rsid w:val="00450176"/>
    <w:rsid w:val="00452C6C"/>
    <w:rsid w:val="00454417"/>
    <w:rsid w:val="0045545F"/>
    <w:rsid w:val="00456439"/>
    <w:rsid w:val="00457A4B"/>
    <w:rsid w:val="0046069E"/>
    <w:rsid w:val="004609D1"/>
    <w:rsid w:val="00462815"/>
    <w:rsid w:val="0046332D"/>
    <w:rsid w:val="00463EC7"/>
    <w:rsid w:val="00465FA4"/>
    <w:rsid w:val="00471B9F"/>
    <w:rsid w:val="00471FE4"/>
    <w:rsid w:val="00472472"/>
    <w:rsid w:val="00472A7A"/>
    <w:rsid w:val="00472D37"/>
    <w:rsid w:val="00474197"/>
    <w:rsid w:val="00474869"/>
    <w:rsid w:val="00475AEC"/>
    <w:rsid w:val="00476236"/>
    <w:rsid w:val="004779AE"/>
    <w:rsid w:val="00477C31"/>
    <w:rsid w:val="004836F8"/>
    <w:rsid w:val="00484844"/>
    <w:rsid w:val="00484D43"/>
    <w:rsid w:val="00484E8F"/>
    <w:rsid w:val="0048556A"/>
    <w:rsid w:val="00486BF8"/>
    <w:rsid w:val="0049052A"/>
    <w:rsid w:val="004937F9"/>
    <w:rsid w:val="0049401C"/>
    <w:rsid w:val="0049478B"/>
    <w:rsid w:val="00496C10"/>
    <w:rsid w:val="00497EEB"/>
    <w:rsid w:val="004A41E5"/>
    <w:rsid w:val="004A557A"/>
    <w:rsid w:val="004B1A1F"/>
    <w:rsid w:val="004B37DC"/>
    <w:rsid w:val="004B407D"/>
    <w:rsid w:val="004B47F9"/>
    <w:rsid w:val="004B49FF"/>
    <w:rsid w:val="004B74E8"/>
    <w:rsid w:val="004B78B4"/>
    <w:rsid w:val="004C12B8"/>
    <w:rsid w:val="004C14B2"/>
    <w:rsid w:val="004C16DD"/>
    <w:rsid w:val="004C17BF"/>
    <w:rsid w:val="004C2E75"/>
    <w:rsid w:val="004C3188"/>
    <w:rsid w:val="004C3802"/>
    <w:rsid w:val="004C4ED2"/>
    <w:rsid w:val="004C59F6"/>
    <w:rsid w:val="004C656D"/>
    <w:rsid w:val="004D16FD"/>
    <w:rsid w:val="004D1C4B"/>
    <w:rsid w:val="004D3222"/>
    <w:rsid w:val="004D48C2"/>
    <w:rsid w:val="004D4DBB"/>
    <w:rsid w:val="004D4E1A"/>
    <w:rsid w:val="004D75FA"/>
    <w:rsid w:val="004E1B75"/>
    <w:rsid w:val="004E3A67"/>
    <w:rsid w:val="004E3BDF"/>
    <w:rsid w:val="004E3FA5"/>
    <w:rsid w:val="004E47CB"/>
    <w:rsid w:val="004E5E2F"/>
    <w:rsid w:val="004E6B85"/>
    <w:rsid w:val="004F0FD6"/>
    <w:rsid w:val="004F28FF"/>
    <w:rsid w:val="004F34BC"/>
    <w:rsid w:val="004F50FF"/>
    <w:rsid w:val="004F56D8"/>
    <w:rsid w:val="004F713E"/>
    <w:rsid w:val="00500944"/>
    <w:rsid w:val="00501F6D"/>
    <w:rsid w:val="00502266"/>
    <w:rsid w:val="00502A74"/>
    <w:rsid w:val="00504051"/>
    <w:rsid w:val="00504A45"/>
    <w:rsid w:val="005117D3"/>
    <w:rsid w:val="0051239B"/>
    <w:rsid w:val="00512825"/>
    <w:rsid w:val="0051290B"/>
    <w:rsid w:val="00513760"/>
    <w:rsid w:val="0051597C"/>
    <w:rsid w:val="00515D42"/>
    <w:rsid w:val="00515DA2"/>
    <w:rsid w:val="00516216"/>
    <w:rsid w:val="005170ED"/>
    <w:rsid w:val="005177AB"/>
    <w:rsid w:val="00520217"/>
    <w:rsid w:val="00521F6B"/>
    <w:rsid w:val="00523518"/>
    <w:rsid w:val="00524830"/>
    <w:rsid w:val="0052625B"/>
    <w:rsid w:val="005267B1"/>
    <w:rsid w:val="00530C44"/>
    <w:rsid w:val="00531CB9"/>
    <w:rsid w:val="00534B47"/>
    <w:rsid w:val="005378A0"/>
    <w:rsid w:val="00541927"/>
    <w:rsid w:val="00542F20"/>
    <w:rsid w:val="00543494"/>
    <w:rsid w:val="0054364C"/>
    <w:rsid w:val="00543B0C"/>
    <w:rsid w:val="0054463F"/>
    <w:rsid w:val="005471CD"/>
    <w:rsid w:val="005503BB"/>
    <w:rsid w:val="00554AD9"/>
    <w:rsid w:val="00555198"/>
    <w:rsid w:val="005577E1"/>
    <w:rsid w:val="00560296"/>
    <w:rsid w:val="00560627"/>
    <w:rsid w:val="005606D7"/>
    <w:rsid w:val="00560DD0"/>
    <w:rsid w:val="00563C49"/>
    <w:rsid w:val="0056483B"/>
    <w:rsid w:val="00564D0C"/>
    <w:rsid w:val="00565B49"/>
    <w:rsid w:val="00565CAC"/>
    <w:rsid w:val="00567942"/>
    <w:rsid w:val="005706AE"/>
    <w:rsid w:val="00570A7B"/>
    <w:rsid w:val="00571854"/>
    <w:rsid w:val="00575E83"/>
    <w:rsid w:val="005765D0"/>
    <w:rsid w:val="00577949"/>
    <w:rsid w:val="00580ACB"/>
    <w:rsid w:val="00580BA7"/>
    <w:rsid w:val="00585615"/>
    <w:rsid w:val="0058593F"/>
    <w:rsid w:val="00586240"/>
    <w:rsid w:val="00586636"/>
    <w:rsid w:val="00586B2A"/>
    <w:rsid w:val="00590DAC"/>
    <w:rsid w:val="00591B0C"/>
    <w:rsid w:val="00597D64"/>
    <w:rsid w:val="005A3A63"/>
    <w:rsid w:val="005A3A7A"/>
    <w:rsid w:val="005A578E"/>
    <w:rsid w:val="005A62BB"/>
    <w:rsid w:val="005A7C0F"/>
    <w:rsid w:val="005B031C"/>
    <w:rsid w:val="005B1A6C"/>
    <w:rsid w:val="005B5596"/>
    <w:rsid w:val="005B59A3"/>
    <w:rsid w:val="005B6A55"/>
    <w:rsid w:val="005B75BB"/>
    <w:rsid w:val="005B7F14"/>
    <w:rsid w:val="005C1E4D"/>
    <w:rsid w:val="005C210F"/>
    <w:rsid w:val="005C4490"/>
    <w:rsid w:val="005C5222"/>
    <w:rsid w:val="005C722B"/>
    <w:rsid w:val="005C7D4D"/>
    <w:rsid w:val="005D03B1"/>
    <w:rsid w:val="005D1491"/>
    <w:rsid w:val="005D248E"/>
    <w:rsid w:val="005D4A71"/>
    <w:rsid w:val="005D6ACD"/>
    <w:rsid w:val="005E0744"/>
    <w:rsid w:val="005E0B17"/>
    <w:rsid w:val="005E2D23"/>
    <w:rsid w:val="005E32BF"/>
    <w:rsid w:val="005E5470"/>
    <w:rsid w:val="005E7251"/>
    <w:rsid w:val="005F0462"/>
    <w:rsid w:val="005F07EE"/>
    <w:rsid w:val="005F7B2A"/>
    <w:rsid w:val="006011DC"/>
    <w:rsid w:val="006013FB"/>
    <w:rsid w:val="00601722"/>
    <w:rsid w:val="00601E09"/>
    <w:rsid w:val="0060223F"/>
    <w:rsid w:val="00602EB2"/>
    <w:rsid w:val="00604316"/>
    <w:rsid w:val="006043FE"/>
    <w:rsid w:val="00604591"/>
    <w:rsid w:val="00605C3E"/>
    <w:rsid w:val="00606B71"/>
    <w:rsid w:val="0060771B"/>
    <w:rsid w:val="00610D08"/>
    <w:rsid w:val="0061107F"/>
    <w:rsid w:val="00611568"/>
    <w:rsid w:val="00614C6B"/>
    <w:rsid w:val="00616F67"/>
    <w:rsid w:val="006174BD"/>
    <w:rsid w:val="00620252"/>
    <w:rsid w:val="00624C6A"/>
    <w:rsid w:val="006312D9"/>
    <w:rsid w:val="00631933"/>
    <w:rsid w:val="006325A4"/>
    <w:rsid w:val="00632F4E"/>
    <w:rsid w:val="00633557"/>
    <w:rsid w:val="00633603"/>
    <w:rsid w:val="0063470A"/>
    <w:rsid w:val="00635F49"/>
    <w:rsid w:val="006374B8"/>
    <w:rsid w:val="00640849"/>
    <w:rsid w:val="00641D1A"/>
    <w:rsid w:val="00641F31"/>
    <w:rsid w:val="00642307"/>
    <w:rsid w:val="00642488"/>
    <w:rsid w:val="00643526"/>
    <w:rsid w:val="00644487"/>
    <w:rsid w:val="006448E9"/>
    <w:rsid w:val="006449D6"/>
    <w:rsid w:val="006453E3"/>
    <w:rsid w:val="00646C9A"/>
    <w:rsid w:val="00647C1D"/>
    <w:rsid w:val="00650CB8"/>
    <w:rsid w:val="006541C0"/>
    <w:rsid w:val="00654890"/>
    <w:rsid w:val="00654C3C"/>
    <w:rsid w:val="00654E0A"/>
    <w:rsid w:val="006553EF"/>
    <w:rsid w:val="006555C7"/>
    <w:rsid w:val="00655CBF"/>
    <w:rsid w:val="00656B6B"/>
    <w:rsid w:val="00660E23"/>
    <w:rsid w:val="0066199E"/>
    <w:rsid w:val="00664389"/>
    <w:rsid w:val="006670BB"/>
    <w:rsid w:val="00673702"/>
    <w:rsid w:val="006746CD"/>
    <w:rsid w:val="00674C2E"/>
    <w:rsid w:val="00674DE4"/>
    <w:rsid w:val="00675B3F"/>
    <w:rsid w:val="006804F8"/>
    <w:rsid w:val="00680C4A"/>
    <w:rsid w:val="006824CB"/>
    <w:rsid w:val="00686697"/>
    <w:rsid w:val="006901F8"/>
    <w:rsid w:val="00690218"/>
    <w:rsid w:val="006902FE"/>
    <w:rsid w:val="006916BE"/>
    <w:rsid w:val="00692707"/>
    <w:rsid w:val="006948BC"/>
    <w:rsid w:val="00694B93"/>
    <w:rsid w:val="0069530E"/>
    <w:rsid w:val="00697182"/>
    <w:rsid w:val="006976BC"/>
    <w:rsid w:val="006A04A1"/>
    <w:rsid w:val="006A0925"/>
    <w:rsid w:val="006A11EE"/>
    <w:rsid w:val="006A1FFA"/>
    <w:rsid w:val="006A30F0"/>
    <w:rsid w:val="006A5182"/>
    <w:rsid w:val="006A554B"/>
    <w:rsid w:val="006A5E62"/>
    <w:rsid w:val="006A6214"/>
    <w:rsid w:val="006A7F2C"/>
    <w:rsid w:val="006B0D60"/>
    <w:rsid w:val="006B144A"/>
    <w:rsid w:val="006B1C01"/>
    <w:rsid w:val="006B6303"/>
    <w:rsid w:val="006B6B84"/>
    <w:rsid w:val="006B7489"/>
    <w:rsid w:val="006C07BE"/>
    <w:rsid w:val="006C2F17"/>
    <w:rsid w:val="006C42A7"/>
    <w:rsid w:val="006C51C6"/>
    <w:rsid w:val="006C684D"/>
    <w:rsid w:val="006C7B1E"/>
    <w:rsid w:val="006C7BAB"/>
    <w:rsid w:val="006D2E36"/>
    <w:rsid w:val="006D6F26"/>
    <w:rsid w:val="006D7443"/>
    <w:rsid w:val="006D749D"/>
    <w:rsid w:val="006D780B"/>
    <w:rsid w:val="006D7AA5"/>
    <w:rsid w:val="006E3DBE"/>
    <w:rsid w:val="006E42C1"/>
    <w:rsid w:val="006E467C"/>
    <w:rsid w:val="006E6BFA"/>
    <w:rsid w:val="006F3F11"/>
    <w:rsid w:val="006F49F2"/>
    <w:rsid w:val="006F57A0"/>
    <w:rsid w:val="007016C9"/>
    <w:rsid w:val="00701CED"/>
    <w:rsid w:val="00702075"/>
    <w:rsid w:val="007030D7"/>
    <w:rsid w:val="007045AD"/>
    <w:rsid w:val="00704B11"/>
    <w:rsid w:val="00704B24"/>
    <w:rsid w:val="00707364"/>
    <w:rsid w:val="00707E49"/>
    <w:rsid w:val="007127E4"/>
    <w:rsid w:val="00712E65"/>
    <w:rsid w:val="00714645"/>
    <w:rsid w:val="00715127"/>
    <w:rsid w:val="00716D02"/>
    <w:rsid w:val="0071721F"/>
    <w:rsid w:val="007174E7"/>
    <w:rsid w:val="00717726"/>
    <w:rsid w:val="00720D01"/>
    <w:rsid w:val="0072122E"/>
    <w:rsid w:val="00721A72"/>
    <w:rsid w:val="00723A98"/>
    <w:rsid w:val="007240AE"/>
    <w:rsid w:val="007247A5"/>
    <w:rsid w:val="007247F8"/>
    <w:rsid w:val="00724FC3"/>
    <w:rsid w:val="007252E7"/>
    <w:rsid w:val="007267BE"/>
    <w:rsid w:val="007272CC"/>
    <w:rsid w:val="00730CE8"/>
    <w:rsid w:val="0073470D"/>
    <w:rsid w:val="007353B3"/>
    <w:rsid w:val="00736CB9"/>
    <w:rsid w:val="007371AA"/>
    <w:rsid w:val="00737F3B"/>
    <w:rsid w:val="00741543"/>
    <w:rsid w:val="00741687"/>
    <w:rsid w:val="007431E5"/>
    <w:rsid w:val="007439E3"/>
    <w:rsid w:val="00746C36"/>
    <w:rsid w:val="00747120"/>
    <w:rsid w:val="00747BD0"/>
    <w:rsid w:val="00752F09"/>
    <w:rsid w:val="007546D9"/>
    <w:rsid w:val="00755093"/>
    <w:rsid w:val="0076087C"/>
    <w:rsid w:val="00760EFC"/>
    <w:rsid w:val="00763898"/>
    <w:rsid w:val="0076467E"/>
    <w:rsid w:val="0076522B"/>
    <w:rsid w:val="00767246"/>
    <w:rsid w:val="007736AF"/>
    <w:rsid w:val="00773FB7"/>
    <w:rsid w:val="00776A6D"/>
    <w:rsid w:val="0078580D"/>
    <w:rsid w:val="00786A13"/>
    <w:rsid w:val="00787C70"/>
    <w:rsid w:val="00790BDF"/>
    <w:rsid w:val="007917EE"/>
    <w:rsid w:val="0079181C"/>
    <w:rsid w:val="007A0198"/>
    <w:rsid w:val="007A05B4"/>
    <w:rsid w:val="007A1F5C"/>
    <w:rsid w:val="007A3632"/>
    <w:rsid w:val="007A46BD"/>
    <w:rsid w:val="007B25B9"/>
    <w:rsid w:val="007B5BBB"/>
    <w:rsid w:val="007B622D"/>
    <w:rsid w:val="007B76CE"/>
    <w:rsid w:val="007C025B"/>
    <w:rsid w:val="007C2B22"/>
    <w:rsid w:val="007C4DBD"/>
    <w:rsid w:val="007C6AE5"/>
    <w:rsid w:val="007D0FEC"/>
    <w:rsid w:val="007D45EC"/>
    <w:rsid w:val="007D5C13"/>
    <w:rsid w:val="007D5E1F"/>
    <w:rsid w:val="007D67E6"/>
    <w:rsid w:val="007E01A7"/>
    <w:rsid w:val="007E0238"/>
    <w:rsid w:val="007E0895"/>
    <w:rsid w:val="007E14CD"/>
    <w:rsid w:val="007E2C76"/>
    <w:rsid w:val="007E459E"/>
    <w:rsid w:val="007E6B78"/>
    <w:rsid w:val="007E74F3"/>
    <w:rsid w:val="007F1810"/>
    <w:rsid w:val="007F1BF3"/>
    <w:rsid w:val="007F3298"/>
    <w:rsid w:val="007F57B6"/>
    <w:rsid w:val="007F61D4"/>
    <w:rsid w:val="007F6798"/>
    <w:rsid w:val="007F7AA4"/>
    <w:rsid w:val="00800708"/>
    <w:rsid w:val="00801D6B"/>
    <w:rsid w:val="00803D46"/>
    <w:rsid w:val="00804770"/>
    <w:rsid w:val="00805DEC"/>
    <w:rsid w:val="00806F88"/>
    <w:rsid w:val="008070DC"/>
    <w:rsid w:val="008071B5"/>
    <w:rsid w:val="00807971"/>
    <w:rsid w:val="00810BF9"/>
    <w:rsid w:val="008130CB"/>
    <w:rsid w:val="00813E3B"/>
    <w:rsid w:val="00814BA2"/>
    <w:rsid w:val="00815A12"/>
    <w:rsid w:val="008161B9"/>
    <w:rsid w:val="00816250"/>
    <w:rsid w:val="00820AF2"/>
    <w:rsid w:val="00820D30"/>
    <w:rsid w:val="00821A52"/>
    <w:rsid w:val="00821AE1"/>
    <w:rsid w:val="008232FB"/>
    <w:rsid w:val="008235D2"/>
    <w:rsid w:val="008249A8"/>
    <w:rsid w:val="00826FB5"/>
    <w:rsid w:val="00827007"/>
    <w:rsid w:val="00827959"/>
    <w:rsid w:val="00832F82"/>
    <w:rsid w:val="00834276"/>
    <w:rsid w:val="0083463D"/>
    <w:rsid w:val="00836EFE"/>
    <w:rsid w:val="00840106"/>
    <w:rsid w:val="00842D06"/>
    <w:rsid w:val="00845C55"/>
    <w:rsid w:val="008468EE"/>
    <w:rsid w:val="00846C33"/>
    <w:rsid w:val="008501B6"/>
    <w:rsid w:val="0085029D"/>
    <w:rsid w:val="00851300"/>
    <w:rsid w:val="00852178"/>
    <w:rsid w:val="00852A53"/>
    <w:rsid w:val="008531D1"/>
    <w:rsid w:val="008532E1"/>
    <w:rsid w:val="00854572"/>
    <w:rsid w:val="0085481C"/>
    <w:rsid w:val="00855D89"/>
    <w:rsid w:val="00857041"/>
    <w:rsid w:val="00860655"/>
    <w:rsid w:val="00863ECA"/>
    <w:rsid w:val="008644C8"/>
    <w:rsid w:val="0086591D"/>
    <w:rsid w:val="00866711"/>
    <w:rsid w:val="008678FA"/>
    <w:rsid w:val="00870932"/>
    <w:rsid w:val="0087136E"/>
    <w:rsid w:val="008727F9"/>
    <w:rsid w:val="00872BAA"/>
    <w:rsid w:val="00872FAB"/>
    <w:rsid w:val="00875853"/>
    <w:rsid w:val="008759FC"/>
    <w:rsid w:val="0087606F"/>
    <w:rsid w:val="00878CF3"/>
    <w:rsid w:val="0088225F"/>
    <w:rsid w:val="008861DA"/>
    <w:rsid w:val="0088781C"/>
    <w:rsid w:val="00892DC8"/>
    <w:rsid w:val="00895473"/>
    <w:rsid w:val="00896771"/>
    <w:rsid w:val="008A11BD"/>
    <w:rsid w:val="008A3EA1"/>
    <w:rsid w:val="008A5031"/>
    <w:rsid w:val="008A6009"/>
    <w:rsid w:val="008A65DC"/>
    <w:rsid w:val="008A691C"/>
    <w:rsid w:val="008A6B82"/>
    <w:rsid w:val="008B033E"/>
    <w:rsid w:val="008B1A85"/>
    <w:rsid w:val="008B25E6"/>
    <w:rsid w:val="008B2EB4"/>
    <w:rsid w:val="008B5018"/>
    <w:rsid w:val="008B58C6"/>
    <w:rsid w:val="008B7D7F"/>
    <w:rsid w:val="008C13C4"/>
    <w:rsid w:val="008C235C"/>
    <w:rsid w:val="008C271C"/>
    <w:rsid w:val="008C3CD5"/>
    <w:rsid w:val="008C422D"/>
    <w:rsid w:val="008C4EC1"/>
    <w:rsid w:val="008C52CA"/>
    <w:rsid w:val="008C5CBF"/>
    <w:rsid w:val="008C5D9C"/>
    <w:rsid w:val="008C5F16"/>
    <w:rsid w:val="008C7D03"/>
    <w:rsid w:val="008D05D9"/>
    <w:rsid w:val="008D0EC0"/>
    <w:rsid w:val="008D112F"/>
    <w:rsid w:val="008D153C"/>
    <w:rsid w:val="008D328B"/>
    <w:rsid w:val="008D362C"/>
    <w:rsid w:val="008D5F97"/>
    <w:rsid w:val="008D6763"/>
    <w:rsid w:val="008D6ED4"/>
    <w:rsid w:val="008D7AFF"/>
    <w:rsid w:val="008E1C6E"/>
    <w:rsid w:val="008E2DA2"/>
    <w:rsid w:val="008E42BB"/>
    <w:rsid w:val="008F2011"/>
    <w:rsid w:val="008F24BD"/>
    <w:rsid w:val="008F3DB1"/>
    <w:rsid w:val="008F45A0"/>
    <w:rsid w:val="008F584B"/>
    <w:rsid w:val="008F5DFD"/>
    <w:rsid w:val="008F638A"/>
    <w:rsid w:val="008F6E54"/>
    <w:rsid w:val="009013A6"/>
    <w:rsid w:val="00906BC8"/>
    <w:rsid w:val="00907DA7"/>
    <w:rsid w:val="00907FE8"/>
    <w:rsid w:val="00912998"/>
    <w:rsid w:val="00917017"/>
    <w:rsid w:val="009203B2"/>
    <w:rsid w:val="00920DEF"/>
    <w:rsid w:val="009213FE"/>
    <w:rsid w:val="00923263"/>
    <w:rsid w:val="00923763"/>
    <w:rsid w:val="00924C9B"/>
    <w:rsid w:val="009279D0"/>
    <w:rsid w:val="00932664"/>
    <w:rsid w:val="009347C9"/>
    <w:rsid w:val="00935205"/>
    <w:rsid w:val="009406ED"/>
    <w:rsid w:val="0094114A"/>
    <w:rsid w:val="009443E0"/>
    <w:rsid w:val="00945BF7"/>
    <w:rsid w:val="00945D4E"/>
    <w:rsid w:val="00947EC1"/>
    <w:rsid w:val="009513D0"/>
    <w:rsid w:val="00954048"/>
    <w:rsid w:val="00954712"/>
    <w:rsid w:val="00956721"/>
    <w:rsid w:val="009575D0"/>
    <w:rsid w:val="00961402"/>
    <w:rsid w:val="00961CAB"/>
    <w:rsid w:val="00961EBF"/>
    <w:rsid w:val="0096209E"/>
    <w:rsid w:val="00964BB0"/>
    <w:rsid w:val="009667C9"/>
    <w:rsid w:val="00966EB5"/>
    <w:rsid w:val="009673D3"/>
    <w:rsid w:val="009719E5"/>
    <w:rsid w:val="00973172"/>
    <w:rsid w:val="00980685"/>
    <w:rsid w:val="00980C7A"/>
    <w:rsid w:val="009817CC"/>
    <w:rsid w:val="00983757"/>
    <w:rsid w:val="00983DA6"/>
    <w:rsid w:val="0098507A"/>
    <w:rsid w:val="00985D6C"/>
    <w:rsid w:val="00986578"/>
    <w:rsid w:val="00996237"/>
    <w:rsid w:val="00996713"/>
    <w:rsid w:val="009A2549"/>
    <w:rsid w:val="009A2A7F"/>
    <w:rsid w:val="009A2CB9"/>
    <w:rsid w:val="009A55BD"/>
    <w:rsid w:val="009B1CCD"/>
    <w:rsid w:val="009B4063"/>
    <w:rsid w:val="009B461B"/>
    <w:rsid w:val="009B5E86"/>
    <w:rsid w:val="009B792A"/>
    <w:rsid w:val="009C0D16"/>
    <w:rsid w:val="009C1483"/>
    <w:rsid w:val="009C27B4"/>
    <w:rsid w:val="009C74E2"/>
    <w:rsid w:val="009D008C"/>
    <w:rsid w:val="009D06B3"/>
    <w:rsid w:val="009D551B"/>
    <w:rsid w:val="009D6A34"/>
    <w:rsid w:val="009D6EFB"/>
    <w:rsid w:val="009E01DB"/>
    <w:rsid w:val="009E173F"/>
    <w:rsid w:val="009E1E19"/>
    <w:rsid w:val="009E27A4"/>
    <w:rsid w:val="009E4BA7"/>
    <w:rsid w:val="009E4D9E"/>
    <w:rsid w:val="009F01E9"/>
    <w:rsid w:val="009F1335"/>
    <w:rsid w:val="009F2E0E"/>
    <w:rsid w:val="009F3C4E"/>
    <w:rsid w:val="009F44EC"/>
    <w:rsid w:val="00A001D4"/>
    <w:rsid w:val="00A00F9D"/>
    <w:rsid w:val="00A0131C"/>
    <w:rsid w:val="00A01FF6"/>
    <w:rsid w:val="00A047A6"/>
    <w:rsid w:val="00A11C6B"/>
    <w:rsid w:val="00A14208"/>
    <w:rsid w:val="00A147AE"/>
    <w:rsid w:val="00A15362"/>
    <w:rsid w:val="00A15C33"/>
    <w:rsid w:val="00A21789"/>
    <w:rsid w:val="00A2190F"/>
    <w:rsid w:val="00A235A0"/>
    <w:rsid w:val="00A24888"/>
    <w:rsid w:val="00A26BFE"/>
    <w:rsid w:val="00A27368"/>
    <w:rsid w:val="00A30BB9"/>
    <w:rsid w:val="00A30E62"/>
    <w:rsid w:val="00A31E24"/>
    <w:rsid w:val="00A332AC"/>
    <w:rsid w:val="00A3442E"/>
    <w:rsid w:val="00A3629D"/>
    <w:rsid w:val="00A36C02"/>
    <w:rsid w:val="00A37149"/>
    <w:rsid w:val="00A37796"/>
    <w:rsid w:val="00A40E6F"/>
    <w:rsid w:val="00A41B57"/>
    <w:rsid w:val="00A41BC8"/>
    <w:rsid w:val="00A456BE"/>
    <w:rsid w:val="00A4595C"/>
    <w:rsid w:val="00A47B89"/>
    <w:rsid w:val="00A50E34"/>
    <w:rsid w:val="00A57B63"/>
    <w:rsid w:val="00A60D0C"/>
    <w:rsid w:val="00A620E3"/>
    <w:rsid w:val="00A62CC8"/>
    <w:rsid w:val="00A63DE7"/>
    <w:rsid w:val="00A64728"/>
    <w:rsid w:val="00A65539"/>
    <w:rsid w:val="00A67FC5"/>
    <w:rsid w:val="00A7067F"/>
    <w:rsid w:val="00A71337"/>
    <w:rsid w:val="00A74EB2"/>
    <w:rsid w:val="00A76899"/>
    <w:rsid w:val="00A77875"/>
    <w:rsid w:val="00A77AAA"/>
    <w:rsid w:val="00A8362D"/>
    <w:rsid w:val="00A83EFC"/>
    <w:rsid w:val="00A84180"/>
    <w:rsid w:val="00A85BC6"/>
    <w:rsid w:val="00A86C52"/>
    <w:rsid w:val="00A874E1"/>
    <w:rsid w:val="00A90BF0"/>
    <w:rsid w:val="00A92632"/>
    <w:rsid w:val="00A9613F"/>
    <w:rsid w:val="00AA2820"/>
    <w:rsid w:val="00AA2CDB"/>
    <w:rsid w:val="00AA73B0"/>
    <w:rsid w:val="00AB0493"/>
    <w:rsid w:val="00AB04FB"/>
    <w:rsid w:val="00AB0954"/>
    <w:rsid w:val="00AB1014"/>
    <w:rsid w:val="00AB2622"/>
    <w:rsid w:val="00AB3F70"/>
    <w:rsid w:val="00AB735E"/>
    <w:rsid w:val="00AB7D8F"/>
    <w:rsid w:val="00AC1407"/>
    <w:rsid w:val="00AC1BEE"/>
    <w:rsid w:val="00AC227A"/>
    <w:rsid w:val="00AD12C6"/>
    <w:rsid w:val="00AD535C"/>
    <w:rsid w:val="00AD5EE3"/>
    <w:rsid w:val="00AD608F"/>
    <w:rsid w:val="00AE16F8"/>
    <w:rsid w:val="00AE1C33"/>
    <w:rsid w:val="00AE3060"/>
    <w:rsid w:val="00AE424D"/>
    <w:rsid w:val="00AE43C5"/>
    <w:rsid w:val="00AE47CD"/>
    <w:rsid w:val="00AE577D"/>
    <w:rsid w:val="00AE5E3C"/>
    <w:rsid w:val="00AF00A1"/>
    <w:rsid w:val="00AF2C72"/>
    <w:rsid w:val="00AF3C42"/>
    <w:rsid w:val="00AF3FB5"/>
    <w:rsid w:val="00B020AC"/>
    <w:rsid w:val="00B02217"/>
    <w:rsid w:val="00B0235E"/>
    <w:rsid w:val="00B053AE"/>
    <w:rsid w:val="00B060F1"/>
    <w:rsid w:val="00B07FEC"/>
    <w:rsid w:val="00B12453"/>
    <w:rsid w:val="00B156A1"/>
    <w:rsid w:val="00B17CFE"/>
    <w:rsid w:val="00B2026C"/>
    <w:rsid w:val="00B20B7B"/>
    <w:rsid w:val="00B21652"/>
    <w:rsid w:val="00B23689"/>
    <w:rsid w:val="00B24211"/>
    <w:rsid w:val="00B26938"/>
    <w:rsid w:val="00B26971"/>
    <w:rsid w:val="00B26DF4"/>
    <w:rsid w:val="00B26FFF"/>
    <w:rsid w:val="00B27F1E"/>
    <w:rsid w:val="00B303B8"/>
    <w:rsid w:val="00B32823"/>
    <w:rsid w:val="00B3584D"/>
    <w:rsid w:val="00B35FAC"/>
    <w:rsid w:val="00B404A5"/>
    <w:rsid w:val="00B437AD"/>
    <w:rsid w:val="00B43F57"/>
    <w:rsid w:val="00B44A16"/>
    <w:rsid w:val="00B453FC"/>
    <w:rsid w:val="00B4562A"/>
    <w:rsid w:val="00B457BB"/>
    <w:rsid w:val="00B459A5"/>
    <w:rsid w:val="00B45DE5"/>
    <w:rsid w:val="00B47945"/>
    <w:rsid w:val="00B500F8"/>
    <w:rsid w:val="00B504EC"/>
    <w:rsid w:val="00B50D02"/>
    <w:rsid w:val="00B50D6B"/>
    <w:rsid w:val="00B51661"/>
    <w:rsid w:val="00B5173E"/>
    <w:rsid w:val="00B518BF"/>
    <w:rsid w:val="00B55034"/>
    <w:rsid w:val="00B57812"/>
    <w:rsid w:val="00B604B4"/>
    <w:rsid w:val="00B61F56"/>
    <w:rsid w:val="00B62266"/>
    <w:rsid w:val="00B62387"/>
    <w:rsid w:val="00B63283"/>
    <w:rsid w:val="00B641D1"/>
    <w:rsid w:val="00B64D1E"/>
    <w:rsid w:val="00B66C23"/>
    <w:rsid w:val="00B66FCA"/>
    <w:rsid w:val="00B6719F"/>
    <w:rsid w:val="00B6747A"/>
    <w:rsid w:val="00B71568"/>
    <w:rsid w:val="00B72354"/>
    <w:rsid w:val="00B72639"/>
    <w:rsid w:val="00B75327"/>
    <w:rsid w:val="00B76B12"/>
    <w:rsid w:val="00B76DF7"/>
    <w:rsid w:val="00B8033A"/>
    <w:rsid w:val="00B80782"/>
    <w:rsid w:val="00B8230F"/>
    <w:rsid w:val="00B83E7D"/>
    <w:rsid w:val="00B84428"/>
    <w:rsid w:val="00B8572B"/>
    <w:rsid w:val="00B863C3"/>
    <w:rsid w:val="00B8645E"/>
    <w:rsid w:val="00B865CE"/>
    <w:rsid w:val="00B8702F"/>
    <w:rsid w:val="00B878AF"/>
    <w:rsid w:val="00B9022C"/>
    <w:rsid w:val="00B94E94"/>
    <w:rsid w:val="00B9534D"/>
    <w:rsid w:val="00B954E9"/>
    <w:rsid w:val="00B9756B"/>
    <w:rsid w:val="00BA0C7F"/>
    <w:rsid w:val="00BA28F2"/>
    <w:rsid w:val="00BA67ED"/>
    <w:rsid w:val="00BA6D64"/>
    <w:rsid w:val="00BA70FA"/>
    <w:rsid w:val="00BB1A0A"/>
    <w:rsid w:val="00BB1A2F"/>
    <w:rsid w:val="00BB3726"/>
    <w:rsid w:val="00BC0F09"/>
    <w:rsid w:val="00BC13EB"/>
    <w:rsid w:val="00BC2CF9"/>
    <w:rsid w:val="00BC357D"/>
    <w:rsid w:val="00BC39D1"/>
    <w:rsid w:val="00BC3F6E"/>
    <w:rsid w:val="00BC3F73"/>
    <w:rsid w:val="00BC46F3"/>
    <w:rsid w:val="00BC72AD"/>
    <w:rsid w:val="00BC75D1"/>
    <w:rsid w:val="00BC7FC4"/>
    <w:rsid w:val="00BD0C9C"/>
    <w:rsid w:val="00BD1715"/>
    <w:rsid w:val="00BD1C80"/>
    <w:rsid w:val="00BD2BEE"/>
    <w:rsid w:val="00BD433E"/>
    <w:rsid w:val="00BD79F6"/>
    <w:rsid w:val="00BD7FA5"/>
    <w:rsid w:val="00BE03BD"/>
    <w:rsid w:val="00BE08B7"/>
    <w:rsid w:val="00BF10A2"/>
    <w:rsid w:val="00BF1538"/>
    <w:rsid w:val="00BF175B"/>
    <w:rsid w:val="00BF226D"/>
    <w:rsid w:val="00C00241"/>
    <w:rsid w:val="00C0325A"/>
    <w:rsid w:val="00C041A0"/>
    <w:rsid w:val="00C05AF8"/>
    <w:rsid w:val="00C070BB"/>
    <w:rsid w:val="00C15D47"/>
    <w:rsid w:val="00C170F1"/>
    <w:rsid w:val="00C17564"/>
    <w:rsid w:val="00C17C1A"/>
    <w:rsid w:val="00C17ED2"/>
    <w:rsid w:val="00C21723"/>
    <w:rsid w:val="00C21A06"/>
    <w:rsid w:val="00C227C6"/>
    <w:rsid w:val="00C22FE1"/>
    <w:rsid w:val="00C22FF0"/>
    <w:rsid w:val="00C2393F"/>
    <w:rsid w:val="00C23BE8"/>
    <w:rsid w:val="00C2677E"/>
    <w:rsid w:val="00C31270"/>
    <w:rsid w:val="00C31FD7"/>
    <w:rsid w:val="00C3371A"/>
    <w:rsid w:val="00C34AE8"/>
    <w:rsid w:val="00C3538C"/>
    <w:rsid w:val="00C3675A"/>
    <w:rsid w:val="00C37459"/>
    <w:rsid w:val="00C4149E"/>
    <w:rsid w:val="00C42639"/>
    <w:rsid w:val="00C455AE"/>
    <w:rsid w:val="00C456BF"/>
    <w:rsid w:val="00C46575"/>
    <w:rsid w:val="00C500AB"/>
    <w:rsid w:val="00C5067A"/>
    <w:rsid w:val="00C53024"/>
    <w:rsid w:val="00C55EC9"/>
    <w:rsid w:val="00C574D1"/>
    <w:rsid w:val="00C603A0"/>
    <w:rsid w:val="00C67696"/>
    <w:rsid w:val="00C7010B"/>
    <w:rsid w:val="00C73EC9"/>
    <w:rsid w:val="00C74962"/>
    <w:rsid w:val="00C77134"/>
    <w:rsid w:val="00C81F7E"/>
    <w:rsid w:val="00C84F51"/>
    <w:rsid w:val="00C91663"/>
    <w:rsid w:val="00C91AA5"/>
    <w:rsid w:val="00C94281"/>
    <w:rsid w:val="00C96307"/>
    <w:rsid w:val="00C9681C"/>
    <w:rsid w:val="00CA51FF"/>
    <w:rsid w:val="00CA7F38"/>
    <w:rsid w:val="00CB183B"/>
    <w:rsid w:val="00CB3267"/>
    <w:rsid w:val="00CB412E"/>
    <w:rsid w:val="00CB62AF"/>
    <w:rsid w:val="00CB693D"/>
    <w:rsid w:val="00CC46F5"/>
    <w:rsid w:val="00CC5064"/>
    <w:rsid w:val="00CC7809"/>
    <w:rsid w:val="00CC7922"/>
    <w:rsid w:val="00CD40A9"/>
    <w:rsid w:val="00CD4D42"/>
    <w:rsid w:val="00CD7358"/>
    <w:rsid w:val="00CD7B7B"/>
    <w:rsid w:val="00CD7DC9"/>
    <w:rsid w:val="00CE099F"/>
    <w:rsid w:val="00CE4AF2"/>
    <w:rsid w:val="00CE6EF0"/>
    <w:rsid w:val="00CF0350"/>
    <w:rsid w:val="00CF0FA5"/>
    <w:rsid w:val="00CF18BE"/>
    <w:rsid w:val="00CF2620"/>
    <w:rsid w:val="00CF3471"/>
    <w:rsid w:val="00CF3B8A"/>
    <w:rsid w:val="00CF7083"/>
    <w:rsid w:val="00CF74E8"/>
    <w:rsid w:val="00D01234"/>
    <w:rsid w:val="00D03E4D"/>
    <w:rsid w:val="00D04C54"/>
    <w:rsid w:val="00D078DD"/>
    <w:rsid w:val="00D10A81"/>
    <w:rsid w:val="00D15329"/>
    <w:rsid w:val="00D15DEB"/>
    <w:rsid w:val="00D166F2"/>
    <w:rsid w:val="00D2014D"/>
    <w:rsid w:val="00D214B3"/>
    <w:rsid w:val="00D21526"/>
    <w:rsid w:val="00D2494C"/>
    <w:rsid w:val="00D32627"/>
    <w:rsid w:val="00D3365E"/>
    <w:rsid w:val="00D340BB"/>
    <w:rsid w:val="00D34151"/>
    <w:rsid w:val="00D34555"/>
    <w:rsid w:val="00D35FDF"/>
    <w:rsid w:val="00D36485"/>
    <w:rsid w:val="00D36DCE"/>
    <w:rsid w:val="00D373E8"/>
    <w:rsid w:val="00D40858"/>
    <w:rsid w:val="00D409C5"/>
    <w:rsid w:val="00D424B0"/>
    <w:rsid w:val="00D4254E"/>
    <w:rsid w:val="00D43A57"/>
    <w:rsid w:val="00D440C1"/>
    <w:rsid w:val="00D466BE"/>
    <w:rsid w:val="00D46AD3"/>
    <w:rsid w:val="00D50543"/>
    <w:rsid w:val="00D51BA1"/>
    <w:rsid w:val="00D5506F"/>
    <w:rsid w:val="00D563BC"/>
    <w:rsid w:val="00D5765E"/>
    <w:rsid w:val="00D60762"/>
    <w:rsid w:val="00D62ADF"/>
    <w:rsid w:val="00D63AB7"/>
    <w:rsid w:val="00D64FB8"/>
    <w:rsid w:val="00D6504F"/>
    <w:rsid w:val="00D66EAB"/>
    <w:rsid w:val="00D67BBF"/>
    <w:rsid w:val="00D67F9A"/>
    <w:rsid w:val="00D81B22"/>
    <w:rsid w:val="00D829B3"/>
    <w:rsid w:val="00D84D3D"/>
    <w:rsid w:val="00D90B02"/>
    <w:rsid w:val="00D90D88"/>
    <w:rsid w:val="00D92315"/>
    <w:rsid w:val="00D9278E"/>
    <w:rsid w:val="00D92D6D"/>
    <w:rsid w:val="00D94868"/>
    <w:rsid w:val="00D96224"/>
    <w:rsid w:val="00D96A6F"/>
    <w:rsid w:val="00D96AB2"/>
    <w:rsid w:val="00D970CB"/>
    <w:rsid w:val="00D971E1"/>
    <w:rsid w:val="00D97DAC"/>
    <w:rsid w:val="00DA0FBB"/>
    <w:rsid w:val="00DA27EC"/>
    <w:rsid w:val="00DA28F1"/>
    <w:rsid w:val="00DA3C18"/>
    <w:rsid w:val="00DA4A8A"/>
    <w:rsid w:val="00DA76B1"/>
    <w:rsid w:val="00DB1A3F"/>
    <w:rsid w:val="00DB248D"/>
    <w:rsid w:val="00DB2837"/>
    <w:rsid w:val="00DB4A56"/>
    <w:rsid w:val="00DC05D2"/>
    <w:rsid w:val="00DC1A71"/>
    <w:rsid w:val="00DC52CF"/>
    <w:rsid w:val="00DD2BD9"/>
    <w:rsid w:val="00DD5112"/>
    <w:rsid w:val="00DD5233"/>
    <w:rsid w:val="00DD54FD"/>
    <w:rsid w:val="00DD6FE2"/>
    <w:rsid w:val="00DD760C"/>
    <w:rsid w:val="00DE478E"/>
    <w:rsid w:val="00DE5F32"/>
    <w:rsid w:val="00DE6B23"/>
    <w:rsid w:val="00DE7526"/>
    <w:rsid w:val="00DE76B3"/>
    <w:rsid w:val="00DF01FF"/>
    <w:rsid w:val="00DF0FCF"/>
    <w:rsid w:val="00DF1226"/>
    <w:rsid w:val="00DF2497"/>
    <w:rsid w:val="00DF649E"/>
    <w:rsid w:val="00E02412"/>
    <w:rsid w:val="00E03331"/>
    <w:rsid w:val="00E07CBD"/>
    <w:rsid w:val="00E10C8E"/>
    <w:rsid w:val="00E11DCD"/>
    <w:rsid w:val="00E1248A"/>
    <w:rsid w:val="00E14BFE"/>
    <w:rsid w:val="00E1635C"/>
    <w:rsid w:val="00E168A8"/>
    <w:rsid w:val="00E20729"/>
    <w:rsid w:val="00E212C9"/>
    <w:rsid w:val="00E237FF"/>
    <w:rsid w:val="00E271EA"/>
    <w:rsid w:val="00E3119B"/>
    <w:rsid w:val="00E32319"/>
    <w:rsid w:val="00E34A34"/>
    <w:rsid w:val="00E35572"/>
    <w:rsid w:val="00E4313C"/>
    <w:rsid w:val="00E446C1"/>
    <w:rsid w:val="00E456C8"/>
    <w:rsid w:val="00E458F6"/>
    <w:rsid w:val="00E468F9"/>
    <w:rsid w:val="00E46ADA"/>
    <w:rsid w:val="00E51ADC"/>
    <w:rsid w:val="00E53A70"/>
    <w:rsid w:val="00E609BB"/>
    <w:rsid w:val="00E61CD6"/>
    <w:rsid w:val="00E62626"/>
    <w:rsid w:val="00E666EC"/>
    <w:rsid w:val="00E70E6C"/>
    <w:rsid w:val="00E71162"/>
    <w:rsid w:val="00E722AF"/>
    <w:rsid w:val="00E7264A"/>
    <w:rsid w:val="00E72FDD"/>
    <w:rsid w:val="00E80F0B"/>
    <w:rsid w:val="00E8117A"/>
    <w:rsid w:val="00E83139"/>
    <w:rsid w:val="00E83F82"/>
    <w:rsid w:val="00E844A6"/>
    <w:rsid w:val="00E85D36"/>
    <w:rsid w:val="00E85DFB"/>
    <w:rsid w:val="00E87214"/>
    <w:rsid w:val="00E87AD4"/>
    <w:rsid w:val="00E919F6"/>
    <w:rsid w:val="00E92799"/>
    <w:rsid w:val="00E93C4E"/>
    <w:rsid w:val="00E93E78"/>
    <w:rsid w:val="00E94693"/>
    <w:rsid w:val="00E9496E"/>
    <w:rsid w:val="00E96E4A"/>
    <w:rsid w:val="00E97AA0"/>
    <w:rsid w:val="00EA1411"/>
    <w:rsid w:val="00EA1987"/>
    <w:rsid w:val="00EA1D30"/>
    <w:rsid w:val="00EA29ED"/>
    <w:rsid w:val="00EA2CF6"/>
    <w:rsid w:val="00EA57E5"/>
    <w:rsid w:val="00EA598D"/>
    <w:rsid w:val="00EA724D"/>
    <w:rsid w:val="00EA77C2"/>
    <w:rsid w:val="00EB050A"/>
    <w:rsid w:val="00EB1ACA"/>
    <w:rsid w:val="00EB1DAC"/>
    <w:rsid w:val="00EB2641"/>
    <w:rsid w:val="00EB4393"/>
    <w:rsid w:val="00EB559A"/>
    <w:rsid w:val="00EB5746"/>
    <w:rsid w:val="00EB73DD"/>
    <w:rsid w:val="00EB759B"/>
    <w:rsid w:val="00EB7841"/>
    <w:rsid w:val="00EC1599"/>
    <w:rsid w:val="00EC58C7"/>
    <w:rsid w:val="00EC73B8"/>
    <w:rsid w:val="00ED1F0C"/>
    <w:rsid w:val="00ED38D5"/>
    <w:rsid w:val="00ED3F89"/>
    <w:rsid w:val="00EE126B"/>
    <w:rsid w:val="00EE1450"/>
    <w:rsid w:val="00EE1A32"/>
    <w:rsid w:val="00EE1E76"/>
    <w:rsid w:val="00EE2330"/>
    <w:rsid w:val="00EE2ADC"/>
    <w:rsid w:val="00EE3676"/>
    <w:rsid w:val="00EE3AE5"/>
    <w:rsid w:val="00EE4A2E"/>
    <w:rsid w:val="00EE5061"/>
    <w:rsid w:val="00EE7475"/>
    <w:rsid w:val="00EF1042"/>
    <w:rsid w:val="00EF17DD"/>
    <w:rsid w:val="00EF3457"/>
    <w:rsid w:val="00EF3844"/>
    <w:rsid w:val="00EF3853"/>
    <w:rsid w:val="00EF5A49"/>
    <w:rsid w:val="00EF5B33"/>
    <w:rsid w:val="00EF73D9"/>
    <w:rsid w:val="00EF7D34"/>
    <w:rsid w:val="00F00E14"/>
    <w:rsid w:val="00F01105"/>
    <w:rsid w:val="00F02C53"/>
    <w:rsid w:val="00F05D57"/>
    <w:rsid w:val="00F060DD"/>
    <w:rsid w:val="00F06209"/>
    <w:rsid w:val="00F0645B"/>
    <w:rsid w:val="00F07C10"/>
    <w:rsid w:val="00F07DE6"/>
    <w:rsid w:val="00F10E46"/>
    <w:rsid w:val="00F11265"/>
    <w:rsid w:val="00F125EC"/>
    <w:rsid w:val="00F127F9"/>
    <w:rsid w:val="00F13BCE"/>
    <w:rsid w:val="00F13E29"/>
    <w:rsid w:val="00F163D5"/>
    <w:rsid w:val="00F16D62"/>
    <w:rsid w:val="00F17D08"/>
    <w:rsid w:val="00F21349"/>
    <w:rsid w:val="00F21A33"/>
    <w:rsid w:val="00F23184"/>
    <w:rsid w:val="00F33443"/>
    <w:rsid w:val="00F34D4D"/>
    <w:rsid w:val="00F34EEE"/>
    <w:rsid w:val="00F35B60"/>
    <w:rsid w:val="00F36F7F"/>
    <w:rsid w:val="00F40DAA"/>
    <w:rsid w:val="00F43290"/>
    <w:rsid w:val="00F436C3"/>
    <w:rsid w:val="00F44144"/>
    <w:rsid w:val="00F462A7"/>
    <w:rsid w:val="00F46EE2"/>
    <w:rsid w:val="00F47044"/>
    <w:rsid w:val="00F50FBD"/>
    <w:rsid w:val="00F521AA"/>
    <w:rsid w:val="00F5258A"/>
    <w:rsid w:val="00F579ED"/>
    <w:rsid w:val="00F57D72"/>
    <w:rsid w:val="00F60347"/>
    <w:rsid w:val="00F62820"/>
    <w:rsid w:val="00F63C7F"/>
    <w:rsid w:val="00F64066"/>
    <w:rsid w:val="00F64756"/>
    <w:rsid w:val="00F65E24"/>
    <w:rsid w:val="00F6643F"/>
    <w:rsid w:val="00F66B30"/>
    <w:rsid w:val="00F7155C"/>
    <w:rsid w:val="00F7207C"/>
    <w:rsid w:val="00F727F8"/>
    <w:rsid w:val="00F730FB"/>
    <w:rsid w:val="00F736C0"/>
    <w:rsid w:val="00F7681D"/>
    <w:rsid w:val="00F76C8D"/>
    <w:rsid w:val="00F773DF"/>
    <w:rsid w:val="00F80677"/>
    <w:rsid w:val="00F82860"/>
    <w:rsid w:val="00F860B7"/>
    <w:rsid w:val="00F86306"/>
    <w:rsid w:val="00F86481"/>
    <w:rsid w:val="00F87563"/>
    <w:rsid w:val="00F87D01"/>
    <w:rsid w:val="00F9167B"/>
    <w:rsid w:val="00F918F0"/>
    <w:rsid w:val="00F9332D"/>
    <w:rsid w:val="00F934C2"/>
    <w:rsid w:val="00F93EA4"/>
    <w:rsid w:val="00F9612E"/>
    <w:rsid w:val="00F968AA"/>
    <w:rsid w:val="00F973EB"/>
    <w:rsid w:val="00FA0856"/>
    <w:rsid w:val="00FA2995"/>
    <w:rsid w:val="00FA30D4"/>
    <w:rsid w:val="00FA3293"/>
    <w:rsid w:val="00FA3DB6"/>
    <w:rsid w:val="00FA450A"/>
    <w:rsid w:val="00FA4FCC"/>
    <w:rsid w:val="00FB0005"/>
    <w:rsid w:val="00FB2D06"/>
    <w:rsid w:val="00FB319D"/>
    <w:rsid w:val="00FB32CD"/>
    <w:rsid w:val="00FB3497"/>
    <w:rsid w:val="00FB352B"/>
    <w:rsid w:val="00FB49DD"/>
    <w:rsid w:val="00FB51E8"/>
    <w:rsid w:val="00FB78AF"/>
    <w:rsid w:val="00FB7974"/>
    <w:rsid w:val="00FC1884"/>
    <w:rsid w:val="00FC31FB"/>
    <w:rsid w:val="00FC43FD"/>
    <w:rsid w:val="00FD1F7B"/>
    <w:rsid w:val="00FD23D0"/>
    <w:rsid w:val="00FD34DB"/>
    <w:rsid w:val="00FD4ACD"/>
    <w:rsid w:val="00FD5804"/>
    <w:rsid w:val="00FD7EA1"/>
    <w:rsid w:val="00FE23CF"/>
    <w:rsid w:val="00FE4BDA"/>
    <w:rsid w:val="00FE5559"/>
    <w:rsid w:val="00FF03E7"/>
    <w:rsid w:val="00FF1742"/>
    <w:rsid w:val="00FF1BA8"/>
    <w:rsid w:val="00FF3219"/>
    <w:rsid w:val="00FF3A4B"/>
    <w:rsid w:val="00FF4E02"/>
    <w:rsid w:val="00FF6FC3"/>
    <w:rsid w:val="00FF7306"/>
    <w:rsid w:val="01023EBF"/>
    <w:rsid w:val="013BD955"/>
    <w:rsid w:val="01715ADA"/>
    <w:rsid w:val="0219410A"/>
    <w:rsid w:val="02EB4D05"/>
    <w:rsid w:val="0397B091"/>
    <w:rsid w:val="03EB900A"/>
    <w:rsid w:val="042F7F47"/>
    <w:rsid w:val="0435D936"/>
    <w:rsid w:val="04DDB3D3"/>
    <w:rsid w:val="04F15722"/>
    <w:rsid w:val="05472441"/>
    <w:rsid w:val="059CF160"/>
    <w:rsid w:val="05AC988F"/>
    <w:rsid w:val="0617E6C1"/>
    <w:rsid w:val="061A051D"/>
    <w:rsid w:val="0645C917"/>
    <w:rsid w:val="0768F109"/>
    <w:rsid w:val="079589E4"/>
    <w:rsid w:val="079915B9"/>
    <w:rsid w:val="07C5E165"/>
    <w:rsid w:val="0807E2FC"/>
    <w:rsid w:val="08D62AA1"/>
    <w:rsid w:val="09223FE5"/>
    <w:rsid w:val="093EE358"/>
    <w:rsid w:val="094FD4DF"/>
    <w:rsid w:val="0A1D251A"/>
    <w:rsid w:val="0A28DBDE"/>
    <w:rsid w:val="0A4CFB23"/>
    <w:rsid w:val="0A83569F"/>
    <w:rsid w:val="0A928959"/>
    <w:rsid w:val="0B928E56"/>
    <w:rsid w:val="0B99B193"/>
    <w:rsid w:val="0C041388"/>
    <w:rsid w:val="0C26F970"/>
    <w:rsid w:val="0C984BE2"/>
    <w:rsid w:val="0CC5EB63"/>
    <w:rsid w:val="0D5DBA19"/>
    <w:rsid w:val="0DE5276A"/>
    <w:rsid w:val="0E308F62"/>
    <w:rsid w:val="0EF98A7A"/>
    <w:rsid w:val="101F81D5"/>
    <w:rsid w:val="1075377A"/>
    <w:rsid w:val="10DCD7F4"/>
    <w:rsid w:val="10F5EE86"/>
    <w:rsid w:val="10F96E74"/>
    <w:rsid w:val="11126305"/>
    <w:rsid w:val="11198642"/>
    <w:rsid w:val="120047F1"/>
    <w:rsid w:val="12596361"/>
    <w:rsid w:val="12A54ABC"/>
    <w:rsid w:val="12DD8EC8"/>
    <w:rsid w:val="13CA3916"/>
    <w:rsid w:val="13CB2A9D"/>
    <w:rsid w:val="14027D22"/>
    <w:rsid w:val="14AEE0AE"/>
    <w:rsid w:val="14DC75A8"/>
    <w:rsid w:val="1539F65A"/>
    <w:rsid w:val="15848411"/>
    <w:rsid w:val="16996684"/>
    <w:rsid w:val="16ACFE40"/>
    <w:rsid w:val="16C5F3CC"/>
    <w:rsid w:val="1712E2D9"/>
    <w:rsid w:val="17AE3D64"/>
    <w:rsid w:val="17D67589"/>
    <w:rsid w:val="189F4B83"/>
    <w:rsid w:val="18E326C3"/>
    <w:rsid w:val="193D8DB3"/>
    <w:rsid w:val="196F8363"/>
    <w:rsid w:val="1A43D1E4"/>
    <w:rsid w:val="1A848E0F"/>
    <w:rsid w:val="1AC3F558"/>
    <w:rsid w:val="1AF466AF"/>
    <w:rsid w:val="1B4397D0"/>
    <w:rsid w:val="1B7030AB"/>
    <w:rsid w:val="1C0F5568"/>
    <w:rsid w:val="1D2AFDF5"/>
    <w:rsid w:val="1D4F328E"/>
    <w:rsid w:val="1D5647CB"/>
    <w:rsid w:val="1E2731DB"/>
    <w:rsid w:val="1E2DB82E"/>
    <w:rsid w:val="1E7C0D73"/>
    <w:rsid w:val="1F118225"/>
    <w:rsid w:val="2018060D"/>
    <w:rsid w:val="206B2721"/>
    <w:rsid w:val="20D8E0CE"/>
    <w:rsid w:val="214D004E"/>
    <w:rsid w:val="225C85EC"/>
    <w:rsid w:val="230AD3A1"/>
    <w:rsid w:val="23312C35"/>
    <w:rsid w:val="235CF02F"/>
    <w:rsid w:val="23608797"/>
    <w:rsid w:val="23B01241"/>
    <w:rsid w:val="24499A7D"/>
    <w:rsid w:val="24C07C84"/>
    <w:rsid w:val="24DB4EF4"/>
    <w:rsid w:val="24DC3497"/>
    <w:rsid w:val="260DA303"/>
    <w:rsid w:val="26AC94F6"/>
    <w:rsid w:val="26DA29F0"/>
    <w:rsid w:val="2713EDF5"/>
    <w:rsid w:val="2749E8BA"/>
    <w:rsid w:val="27895003"/>
    <w:rsid w:val="27BE083A"/>
    <w:rsid w:val="2803CD96"/>
    <w:rsid w:val="2809C012"/>
    <w:rsid w:val="2865CFD2"/>
    <w:rsid w:val="28F95C6A"/>
    <w:rsid w:val="29203E05"/>
    <w:rsid w:val="292C43A1"/>
    <w:rsid w:val="2995B40F"/>
    <w:rsid w:val="2A02B052"/>
    <w:rsid w:val="2AB1AE2C"/>
    <w:rsid w:val="2B52711F"/>
    <w:rsid w:val="2BED025C"/>
    <w:rsid w:val="2BFE0B5D"/>
    <w:rsid w:val="2C019732"/>
    <w:rsid w:val="2C594088"/>
    <w:rsid w:val="2CB36326"/>
    <w:rsid w:val="2DC213E3"/>
    <w:rsid w:val="2DD21FCA"/>
    <w:rsid w:val="2DF6D910"/>
    <w:rsid w:val="2E766E92"/>
    <w:rsid w:val="2E7EA568"/>
    <w:rsid w:val="2E8324F5"/>
    <w:rsid w:val="2EC255ED"/>
    <w:rsid w:val="2F9D4B8D"/>
    <w:rsid w:val="2FD49E12"/>
    <w:rsid w:val="30123EF3"/>
    <w:rsid w:val="30B78AD5"/>
    <w:rsid w:val="30F1A266"/>
    <w:rsid w:val="31ED769D"/>
    <w:rsid w:val="321A59C3"/>
    <w:rsid w:val="3227821D"/>
    <w:rsid w:val="32B9FD8A"/>
    <w:rsid w:val="32DFBD73"/>
    <w:rsid w:val="33026493"/>
    <w:rsid w:val="334482E0"/>
    <w:rsid w:val="3373DE42"/>
    <w:rsid w:val="34970634"/>
    <w:rsid w:val="34CF61BA"/>
    <w:rsid w:val="354BB4C3"/>
    <w:rsid w:val="357F4534"/>
    <w:rsid w:val="3595519A"/>
    <w:rsid w:val="359E9DD0"/>
    <w:rsid w:val="366DB5EA"/>
    <w:rsid w:val="3686DE47"/>
    <w:rsid w:val="369C3C6B"/>
    <w:rsid w:val="36D75719"/>
    <w:rsid w:val="375C4DDE"/>
    <w:rsid w:val="3779D6F1"/>
    <w:rsid w:val="377D7A40"/>
    <w:rsid w:val="379BB527"/>
    <w:rsid w:val="37C2C49D"/>
    <w:rsid w:val="38859B0F"/>
    <w:rsid w:val="38DB9246"/>
    <w:rsid w:val="392B0576"/>
    <w:rsid w:val="3A28B8C5"/>
    <w:rsid w:val="3AFB8E0E"/>
    <w:rsid w:val="3B174419"/>
    <w:rsid w:val="3B43720B"/>
    <w:rsid w:val="3B7FC508"/>
    <w:rsid w:val="3BF21E20"/>
    <w:rsid w:val="3C1793BE"/>
    <w:rsid w:val="3C35113E"/>
    <w:rsid w:val="3CF25592"/>
    <w:rsid w:val="3CFAF10C"/>
    <w:rsid w:val="3D084B57"/>
    <w:rsid w:val="3D1B9569"/>
    <w:rsid w:val="3D32C48D"/>
    <w:rsid w:val="3D4CCDB2"/>
    <w:rsid w:val="3D6DA2E7"/>
    <w:rsid w:val="3DF58DEF"/>
    <w:rsid w:val="3EE3018B"/>
    <w:rsid w:val="3EE329C4"/>
    <w:rsid w:val="3F16E4E1"/>
    <w:rsid w:val="3F471524"/>
    <w:rsid w:val="3FA40485"/>
    <w:rsid w:val="3FC8A63D"/>
    <w:rsid w:val="3FCA773D"/>
    <w:rsid w:val="4008181E"/>
    <w:rsid w:val="403E63EC"/>
    <w:rsid w:val="407ED1EC"/>
    <w:rsid w:val="419831BB"/>
    <w:rsid w:val="42259787"/>
    <w:rsid w:val="424DD3CF"/>
    <w:rsid w:val="4291C74D"/>
    <w:rsid w:val="42A1903B"/>
    <w:rsid w:val="42A6D459"/>
    <w:rsid w:val="42B72D22"/>
    <w:rsid w:val="433CEBC1"/>
    <w:rsid w:val="445CB017"/>
    <w:rsid w:val="448B3BE8"/>
    <w:rsid w:val="44CA8040"/>
    <w:rsid w:val="44CF092F"/>
    <w:rsid w:val="44E7FEBB"/>
    <w:rsid w:val="45494ED2"/>
    <w:rsid w:val="457357F7"/>
    <w:rsid w:val="45ECD44C"/>
    <w:rsid w:val="45F23E00"/>
    <w:rsid w:val="463D4496"/>
    <w:rsid w:val="46B6C0EB"/>
    <w:rsid w:val="46F79706"/>
    <w:rsid w:val="47303D40"/>
    <w:rsid w:val="4765BEC5"/>
    <w:rsid w:val="47A6B692"/>
    <w:rsid w:val="47D48C08"/>
    <w:rsid w:val="47E9D87C"/>
    <w:rsid w:val="48178AB9"/>
    <w:rsid w:val="4837A382"/>
    <w:rsid w:val="48866D93"/>
    <w:rsid w:val="48D2D7E2"/>
    <w:rsid w:val="49145E8F"/>
    <w:rsid w:val="4936EBD0"/>
    <w:rsid w:val="495596D8"/>
    <w:rsid w:val="4A56CB3E"/>
    <w:rsid w:val="4A589B69"/>
    <w:rsid w:val="4AC92F14"/>
    <w:rsid w:val="4B329F82"/>
    <w:rsid w:val="4C64FF75"/>
    <w:rsid w:val="4CB472A5"/>
    <w:rsid w:val="4D553598"/>
    <w:rsid w:val="4E6220E8"/>
    <w:rsid w:val="4E74EF56"/>
    <w:rsid w:val="4F332FC9"/>
    <w:rsid w:val="4F509D85"/>
    <w:rsid w:val="500DFD30"/>
    <w:rsid w:val="5069F072"/>
    <w:rsid w:val="5079330B"/>
    <w:rsid w:val="50ADFA19"/>
    <w:rsid w:val="511ED8FD"/>
    <w:rsid w:val="513F93D5"/>
    <w:rsid w:val="51DCBF60"/>
    <w:rsid w:val="5261E7E1"/>
    <w:rsid w:val="53DE8041"/>
    <w:rsid w:val="54A10AEB"/>
    <w:rsid w:val="54F89D77"/>
    <w:rsid w:val="552A9327"/>
    <w:rsid w:val="5535EA45"/>
    <w:rsid w:val="556599BA"/>
    <w:rsid w:val="56B6032C"/>
    <w:rsid w:val="58303E39"/>
    <w:rsid w:val="5876C8BF"/>
    <w:rsid w:val="587899BF"/>
    <w:rsid w:val="5880AE83"/>
    <w:rsid w:val="5886EC1D"/>
    <w:rsid w:val="5897DDA7"/>
    <w:rsid w:val="58BE2826"/>
    <w:rsid w:val="58D1F2B3"/>
    <w:rsid w:val="593DF2D7"/>
    <w:rsid w:val="594F0670"/>
    <w:rsid w:val="59DCF8AB"/>
    <w:rsid w:val="59E67C63"/>
    <w:rsid w:val="59F60D27"/>
    <w:rsid w:val="5AFCA920"/>
    <w:rsid w:val="5B2A3E1A"/>
    <w:rsid w:val="5BAE6981"/>
    <w:rsid w:val="5BEFA1CA"/>
    <w:rsid w:val="5CF88018"/>
    <w:rsid w:val="5DC57C9F"/>
    <w:rsid w:val="5E3CA773"/>
    <w:rsid w:val="5E5D6B02"/>
    <w:rsid w:val="5E5F1C55"/>
    <w:rsid w:val="5EED2D80"/>
    <w:rsid w:val="5F6DCD12"/>
    <w:rsid w:val="5F9C2B5A"/>
    <w:rsid w:val="5FAD345B"/>
    <w:rsid w:val="5FB62898"/>
    <w:rsid w:val="5FC95853"/>
    <w:rsid w:val="6037B9B1"/>
    <w:rsid w:val="6080BE7D"/>
    <w:rsid w:val="6097445B"/>
    <w:rsid w:val="618F8874"/>
    <w:rsid w:val="61BEF53C"/>
    <w:rsid w:val="621FED8B"/>
    <w:rsid w:val="628F07FE"/>
    <w:rsid w:val="637BB24C"/>
    <w:rsid w:val="63A15023"/>
    <w:rsid w:val="63F29453"/>
    <w:rsid w:val="648EEBF8"/>
    <w:rsid w:val="657D7942"/>
    <w:rsid w:val="65B31104"/>
    <w:rsid w:val="660A3A73"/>
    <w:rsid w:val="6612F7F7"/>
    <w:rsid w:val="66403983"/>
    <w:rsid w:val="667C0089"/>
    <w:rsid w:val="669FAFBF"/>
    <w:rsid w:val="671D429A"/>
    <w:rsid w:val="67410AC9"/>
    <w:rsid w:val="67A64120"/>
    <w:rsid w:val="68DFDADE"/>
    <w:rsid w:val="696F8F9C"/>
    <w:rsid w:val="6997F9E6"/>
    <w:rsid w:val="69D916E9"/>
    <w:rsid w:val="6A0B0C99"/>
    <w:rsid w:val="6A21BB28"/>
    <w:rsid w:val="6A2A5B19"/>
    <w:rsid w:val="6A50750E"/>
    <w:rsid w:val="6A57F013"/>
    <w:rsid w:val="6A874B75"/>
    <w:rsid w:val="6AC326E9"/>
    <w:rsid w:val="6B7F965C"/>
    <w:rsid w:val="6B85F04B"/>
    <w:rsid w:val="6C130FEF"/>
    <w:rsid w:val="6C2DCAE8"/>
    <w:rsid w:val="6CCBF38D"/>
    <w:rsid w:val="6DD284EE"/>
    <w:rsid w:val="6E0F5C81"/>
    <w:rsid w:val="6E44DE06"/>
    <w:rsid w:val="6ED4C031"/>
    <w:rsid w:val="6F3279DB"/>
    <w:rsid w:val="6F879604"/>
    <w:rsid w:val="7042FB98"/>
    <w:rsid w:val="70631EF9"/>
    <w:rsid w:val="70B70D3D"/>
    <w:rsid w:val="71233954"/>
    <w:rsid w:val="7137E976"/>
    <w:rsid w:val="71B6CE77"/>
    <w:rsid w:val="71C7749C"/>
    <w:rsid w:val="729B46FF"/>
    <w:rsid w:val="7303BA53"/>
    <w:rsid w:val="73074628"/>
    <w:rsid w:val="734FA1AE"/>
    <w:rsid w:val="74025F29"/>
    <w:rsid w:val="75726F59"/>
    <w:rsid w:val="759EF8D8"/>
    <w:rsid w:val="75E68B10"/>
    <w:rsid w:val="76460A27"/>
    <w:rsid w:val="7659AD76"/>
    <w:rsid w:val="765CF512"/>
    <w:rsid w:val="76CDCCF6"/>
    <w:rsid w:val="77512F0F"/>
    <w:rsid w:val="7754C677"/>
    <w:rsid w:val="77EAC42D"/>
    <w:rsid w:val="78BC9685"/>
    <w:rsid w:val="78DF8DD7"/>
    <w:rsid w:val="78E7A29B"/>
    <w:rsid w:val="79D27BE9"/>
    <w:rsid w:val="7A313D45"/>
    <w:rsid w:val="7AAAB99A"/>
    <w:rsid w:val="7B67290D"/>
    <w:rsid w:val="7B701D4A"/>
    <w:rsid w:val="7BAC04A2"/>
    <w:rsid w:val="7D600141"/>
    <w:rsid w:val="7DE97D99"/>
    <w:rsid w:val="7E0B5BCF"/>
    <w:rsid w:val="7E19A249"/>
    <w:rsid w:val="7E42D68D"/>
    <w:rsid w:val="7E9DD848"/>
    <w:rsid w:val="7FF24A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23C7ED"/>
  <w15:chartTrackingRefBased/>
  <w15:docId w15:val="{FC1B6499-D24D-4DD1-895E-11F94B31E4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6C98"/>
    <w:pPr>
      <w:spacing w:after="0" w:line="240" w:lineRule="auto"/>
    </w:pPr>
    <w:rPr>
      <w:rFonts w:ascii="Times New Roman" w:eastAsia="Times New Roman" w:hAnsi="Times New Roman" w:cs="Times New Roman"/>
      <w:sz w:val="24"/>
      <w:szCs w:val="24"/>
    </w:rPr>
  </w:style>
  <w:style w:type="paragraph" w:styleId="Heading2">
    <w:name w:val="heading 2"/>
    <w:basedOn w:val="Normal"/>
    <w:next w:val="Normal"/>
    <w:link w:val="Heading2Char"/>
    <w:qFormat/>
    <w:rsid w:val="00A41B57"/>
    <w:pPr>
      <w:jc w:val="center"/>
      <w:outlineLvl w:val="1"/>
    </w:pPr>
    <w:rPr>
      <w:b/>
      <w:bCs/>
      <w:color w:val="000000"/>
      <w:kern w:val="2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D1C8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1C80"/>
    <w:rPr>
      <w:rFonts w:ascii="Segoe UI" w:hAnsi="Segoe UI" w:cs="Segoe UI"/>
      <w:sz w:val="18"/>
      <w:szCs w:val="18"/>
    </w:rPr>
  </w:style>
  <w:style w:type="table" w:styleId="TableGrid">
    <w:name w:val="Table Grid"/>
    <w:basedOn w:val="TableNormal"/>
    <w:uiPriority w:val="39"/>
    <w:rsid w:val="002F4A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F4A3F"/>
    <w:pPr>
      <w:ind w:left="720"/>
      <w:contextualSpacing/>
    </w:pPr>
  </w:style>
  <w:style w:type="character" w:styleId="CommentReference">
    <w:name w:val="annotation reference"/>
    <w:basedOn w:val="DefaultParagraphFont"/>
    <w:uiPriority w:val="99"/>
    <w:semiHidden/>
    <w:unhideWhenUsed/>
    <w:rsid w:val="006D6F26"/>
    <w:rPr>
      <w:sz w:val="16"/>
      <w:szCs w:val="16"/>
    </w:rPr>
  </w:style>
  <w:style w:type="paragraph" w:styleId="CommentText">
    <w:name w:val="annotation text"/>
    <w:basedOn w:val="Normal"/>
    <w:link w:val="CommentTextChar"/>
    <w:uiPriority w:val="99"/>
    <w:unhideWhenUsed/>
    <w:rsid w:val="006D6F26"/>
    <w:rPr>
      <w:sz w:val="20"/>
      <w:szCs w:val="20"/>
    </w:rPr>
  </w:style>
  <w:style w:type="character" w:customStyle="1" w:styleId="CommentTextChar">
    <w:name w:val="Comment Text Char"/>
    <w:basedOn w:val="DefaultParagraphFont"/>
    <w:link w:val="CommentText"/>
    <w:uiPriority w:val="99"/>
    <w:rsid w:val="006D6F26"/>
    <w:rPr>
      <w:sz w:val="20"/>
      <w:szCs w:val="20"/>
    </w:rPr>
  </w:style>
  <w:style w:type="paragraph" w:styleId="CommentSubject">
    <w:name w:val="annotation subject"/>
    <w:basedOn w:val="CommentText"/>
    <w:next w:val="CommentText"/>
    <w:link w:val="CommentSubjectChar"/>
    <w:uiPriority w:val="99"/>
    <w:semiHidden/>
    <w:unhideWhenUsed/>
    <w:rsid w:val="006D6F26"/>
    <w:rPr>
      <w:b/>
      <w:bCs/>
    </w:rPr>
  </w:style>
  <w:style w:type="character" w:customStyle="1" w:styleId="CommentSubjectChar">
    <w:name w:val="Comment Subject Char"/>
    <w:basedOn w:val="CommentTextChar"/>
    <w:link w:val="CommentSubject"/>
    <w:uiPriority w:val="99"/>
    <w:semiHidden/>
    <w:rsid w:val="006D6F26"/>
    <w:rPr>
      <w:b/>
      <w:bCs/>
      <w:sz w:val="20"/>
      <w:szCs w:val="20"/>
    </w:rPr>
  </w:style>
  <w:style w:type="paragraph" w:styleId="Header">
    <w:name w:val="header"/>
    <w:basedOn w:val="Normal"/>
    <w:link w:val="HeaderChar"/>
    <w:uiPriority w:val="99"/>
    <w:unhideWhenUsed/>
    <w:rsid w:val="00FF03E7"/>
    <w:pPr>
      <w:tabs>
        <w:tab w:val="center" w:pos="4680"/>
        <w:tab w:val="right" w:pos="9360"/>
      </w:tabs>
    </w:pPr>
  </w:style>
  <w:style w:type="character" w:customStyle="1" w:styleId="HeaderChar">
    <w:name w:val="Header Char"/>
    <w:basedOn w:val="DefaultParagraphFont"/>
    <w:link w:val="Header"/>
    <w:uiPriority w:val="99"/>
    <w:rsid w:val="00FF03E7"/>
  </w:style>
  <w:style w:type="paragraph" w:styleId="Footer">
    <w:name w:val="footer"/>
    <w:basedOn w:val="Normal"/>
    <w:link w:val="FooterChar"/>
    <w:uiPriority w:val="99"/>
    <w:unhideWhenUsed/>
    <w:rsid w:val="00FF03E7"/>
    <w:pPr>
      <w:tabs>
        <w:tab w:val="center" w:pos="4680"/>
        <w:tab w:val="right" w:pos="9360"/>
      </w:tabs>
    </w:pPr>
  </w:style>
  <w:style w:type="character" w:customStyle="1" w:styleId="FooterChar">
    <w:name w:val="Footer Char"/>
    <w:basedOn w:val="DefaultParagraphFont"/>
    <w:link w:val="Footer"/>
    <w:uiPriority w:val="99"/>
    <w:rsid w:val="00FF03E7"/>
  </w:style>
  <w:style w:type="paragraph" w:styleId="NormalWeb">
    <w:name w:val="Normal (Web)"/>
    <w:basedOn w:val="Normal"/>
    <w:uiPriority w:val="99"/>
    <w:unhideWhenUsed/>
    <w:rsid w:val="0002617F"/>
    <w:pPr>
      <w:spacing w:before="100" w:beforeAutospacing="1" w:after="100" w:afterAutospacing="1"/>
    </w:pPr>
    <w:rPr>
      <w:rFonts w:ascii="Calibri" w:hAnsi="Calibri" w:cs="Calibri"/>
    </w:rPr>
  </w:style>
  <w:style w:type="character" w:styleId="UnresolvedMention">
    <w:name w:val="Unresolved Mention"/>
    <w:basedOn w:val="DefaultParagraphFont"/>
    <w:uiPriority w:val="99"/>
    <w:unhideWhenUsed/>
    <w:rsid w:val="00E20729"/>
    <w:rPr>
      <w:color w:val="605E5C"/>
      <w:shd w:val="clear" w:color="auto" w:fill="E1DFDD"/>
    </w:rPr>
  </w:style>
  <w:style w:type="character" w:styleId="Mention">
    <w:name w:val="Mention"/>
    <w:basedOn w:val="DefaultParagraphFont"/>
    <w:uiPriority w:val="99"/>
    <w:unhideWhenUsed/>
    <w:rsid w:val="00E20729"/>
    <w:rPr>
      <w:color w:val="2B579A"/>
      <w:shd w:val="clear" w:color="auto" w:fill="E1DFDD"/>
    </w:rPr>
  </w:style>
  <w:style w:type="character" w:customStyle="1" w:styleId="Heading2Char">
    <w:name w:val="Heading 2 Char"/>
    <w:basedOn w:val="DefaultParagraphFont"/>
    <w:link w:val="Heading2"/>
    <w:rsid w:val="00A41B57"/>
    <w:rPr>
      <w:rFonts w:ascii="Times New Roman" w:eastAsia="Times New Roman" w:hAnsi="Times New Roman" w:cs="Times New Roman"/>
      <w:b/>
      <w:bCs/>
      <w:color w:val="000000"/>
      <w:kern w:val="28"/>
      <w:sz w:val="24"/>
      <w:szCs w:val="24"/>
      <w:lang w:val="en-CA" w:eastAsia="en-CA"/>
    </w:rPr>
  </w:style>
  <w:style w:type="character" w:styleId="Hyperlink">
    <w:name w:val="Hyperlink"/>
    <w:basedOn w:val="DefaultParagraphFont"/>
    <w:uiPriority w:val="99"/>
    <w:unhideWhenUsed/>
    <w:rsid w:val="00A41B57"/>
    <w:rPr>
      <w:color w:val="0563C1"/>
      <w:u w:val="single"/>
    </w:rPr>
  </w:style>
  <w:style w:type="character" w:customStyle="1" w:styleId="UnresolvedMention1">
    <w:name w:val="Unresolved Mention1"/>
    <w:basedOn w:val="DefaultParagraphFont"/>
    <w:uiPriority w:val="99"/>
    <w:unhideWhenUsed/>
    <w:rsid w:val="00A41B57"/>
    <w:rPr>
      <w:color w:val="605E5C"/>
      <w:shd w:val="clear" w:color="auto" w:fill="E1DFDD"/>
    </w:rPr>
  </w:style>
  <w:style w:type="paragraph" w:customStyle="1" w:styleId="EndNoteBibliographyTitle">
    <w:name w:val="EndNote Bibliography Title"/>
    <w:basedOn w:val="Normal"/>
    <w:link w:val="EndNoteBibliographyTitleChar"/>
    <w:rsid w:val="00A41B57"/>
    <w:pPr>
      <w:jc w:val="center"/>
    </w:pPr>
    <w:rPr>
      <w:rFonts w:ascii="Calibri" w:eastAsiaTheme="minorHAnsi" w:hAnsi="Calibri" w:cs="Calibri"/>
      <w:noProof/>
      <w:sz w:val="22"/>
      <w:szCs w:val="22"/>
    </w:rPr>
  </w:style>
  <w:style w:type="character" w:customStyle="1" w:styleId="EndNoteBibliographyTitleChar">
    <w:name w:val="EndNote Bibliography Title Char"/>
    <w:basedOn w:val="DefaultParagraphFont"/>
    <w:link w:val="EndNoteBibliographyTitle"/>
    <w:rsid w:val="00A41B57"/>
    <w:rPr>
      <w:rFonts w:ascii="Calibri" w:hAnsi="Calibri" w:cs="Calibri"/>
      <w:noProof/>
    </w:rPr>
  </w:style>
  <w:style w:type="paragraph" w:customStyle="1" w:styleId="EndNoteBibliography">
    <w:name w:val="EndNote Bibliography"/>
    <w:basedOn w:val="Normal"/>
    <w:link w:val="EndNoteBibliographyChar"/>
    <w:rsid w:val="00A41B57"/>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A41B57"/>
    <w:rPr>
      <w:rFonts w:ascii="Calibri" w:hAnsi="Calibri" w:cs="Calibri"/>
      <w:noProof/>
    </w:rPr>
  </w:style>
  <w:style w:type="character" w:customStyle="1" w:styleId="citation-url">
    <w:name w:val="citation-url"/>
    <w:basedOn w:val="DefaultParagraphFont"/>
    <w:rsid w:val="00A41B57"/>
  </w:style>
  <w:style w:type="character" w:customStyle="1" w:styleId="apple-converted-space">
    <w:name w:val="apple-converted-space"/>
    <w:basedOn w:val="DefaultParagraphFont"/>
    <w:rsid w:val="00A41B57"/>
  </w:style>
  <w:style w:type="character" w:styleId="FollowedHyperlink">
    <w:name w:val="FollowedHyperlink"/>
    <w:basedOn w:val="DefaultParagraphFont"/>
    <w:uiPriority w:val="99"/>
    <w:semiHidden/>
    <w:unhideWhenUsed/>
    <w:rsid w:val="00A41B57"/>
    <w:rPr>
      <w:color w:val="954F72" w:themeColor="followedHyperlink"/>
      <w:u w:val="single"/>
    </w:rPr>
  </w:style>
  <w:style w:type="paragraph" w:styleId="Revision">
    <w:name w:val="Revision"/>
    <w:hidden/>
    <w:uiPriority w:val="99"/>
    <w:semiHidden/>
    <w:rsid w:val="00A41B57"/>
    <w:pPr>
      <w:spacing w:after="0" w:line="240" w:lineRule="auto"/>
    </w:pPr>
    <w:rPr>
      <w:rFonts w:ascii="Calibri" w:hAnsi="Calibri" w:cs="Calibri"/>
    </w:rPr>
  </w:style>
  <w:style w:type="character" w:customStyle="1" w:styleId="normaltextrun">
    <w:name w:val="normaltextrun"/>
    <w:basedOn w:val="DefaultParagraphFont"/>
    <w:rsid w:val="00A41B57"/>
  </w:style>
  <w:style w:type="character" w:customStyle="1" w:styleId="eop">
    <w:name w:val="eop"/>
    <w:basedOn w:val="DefaultParagraphFont"/>
    <w:rsid w:val="00A41B57"/>
  </w:style>
  <w:style w:type="paragraph" w:styleId="EndnoteText">
    <w:name w:val="endnote text"/>
    <w:basedOn w:val="Normal"/>
    <w:link w:val="EndnoteTextChar"/>
    <w:uiPriority w:val="99"/>
    <w:semiHidden/>
    <w:unhideWhenUsed/>
    <w:rsid w:val="00A41B57"/>
    <w:rPr>
      <w:rFonts w:ascii="Calibri" w:eastAsiaTheme="minorHAnsi" w:hAnsi="Calibri" w:cs="Calibri"/>
      <w:sz w:val="20"/>
      <w:szCs w:val="20"/>
    </w:rPr>
  </w:style>
  <w:style w:type="character" w:customStyle="1" w:styleId="EndnoteTextChar">
    <w:name w:val="Endnote Text Char"/>
    <w:basedOn w:val="DefaultParagraphFont"/>
    <w:link w:val="EndnoteText"/>
    <w:uiPriority w:val="99"/>
    <w:semiHidden/>
    <w:rsid w:val="00A41B57"/>
    <w:rPr>
      <w:rFonts w:ascii="Calibri" w:hAnsi="Calibri" w:cs="Calibri"/>
      <w:sz w:val="20"/>
      <w:szCs w:val="20"/>
    </w:rPr>
  </w:style>
  <w:style w:type="character" w:styleId="EndnoteReference">
    <w:name w:val="endnote reference"/>
    <w:basedOn w:val="DefaultParagraphFont"/>
    <w:uiPriority w:val="99"/>
    <w:semiHidden/>
    <w:unhideWhenUsed/>
    <w:rsid w:val="00A41B57"/>
    <w:rPr>
      <w:vertAlign w:val="superscript"/>
    </w:rPr>
  </w:style>
  <w:style w:type="character" w:customStyle="1" w:styleId="Mention1">
    <w:name w:val="Mention1"/>
    <w:basedOn w:val="DefaultParagraphFont"/>
    <w:uiPriority w:val="99"/>
    <w:unhideWhenUsed/>
    <w:rsid w:val="00A41B57"/>
    <w:rPr>
      <w:color w:val="2B579A"/>
      <w:shd w:val="clear" w:color="auto" w:fill="E1DFDD"/>
    </w:rPr>
  </w:style>
  <w:style w:type="paragraph" w:customStyle="1" w:styleId="CVstyle">
    <w:name w:val="CV style"/>
    <w:basedOn w:val="Normal"/>
    <w:uiPriority w:val="99"/>
    <w:rsid w:val="00A41B57"/>
    <w:pPr>
      <w:spacing w:after="120" w:line="240" w:lineRule="atLeast"/>
      <w:ind w:left="360" w:hanging="360"/>
    </w:pPr>
    <w:rPr>
      <w:rFonts w:eastAsiaTheme="minorHAnsi"/>
      <w:sz w:val="22"/>
      <w:szCs w:val="22"/>
    </w:rPr>
  </w:style>
  <w:style w:type="character" w:customStyle="1" w:styleId="ej-keyword">
    <w:name w:val="ej-keyword"/>
    <w:basedOn w:val="DefaultParagraphFont"/>
    <w:rsid w:val="00A41B57"/>
  </w:style>
  <w:style w:type="character" w:customStyle="1" w:styleId="UnresolvedMention2">
    <w:name w:val="Unresolved Mention2"/>
    <w:basedOn w:val="DefaultParagraphFont"/>
    <w:uiPriority w:val="99"/>
    <w:semiHidden/>
    <w:unhideWhenUsed/>
    <w:rsid w:val="00A41B57"/>
    <w:rPr>
      <w:color w:val="605E5C"/>
      <w:shd w:val="clear" w:color="auto" w:fill="E1DFDD"/>
    </w:rPr>
  </w:style>
  <w:style w:type="character" w:customStyle="1" w:styleId="ref-journal">
    <w:name w:val="ref-journal"/>
    <w:basedOn w:val="DefaultParagraphFont"/>
    <w:rsid w:val="00A41B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872422">
      <w:bodyDiv w:val="1"/>
      <w:marLeft w:val="0"/>
      <w:marRight w:val="0"/>
      <w:marTop w:val="0"/>
      <w:marBottom w:val="0"/>
      <w:divBdr>
        <w:top w:val="none" w:sz="0" w:space="0" w:color="auto"/>
        <w:left w:val="none" w:sz="0" w:space="0" w:color="auto"/>
        <w:bottom w:val="none" w:sz="0" w:space="0" w:color="auto"/>
        <w:right w:val="none" w:sz="0" w:space="0" w:color="auto"/>
      </w:divBdr>
    </w:div>
    <w:div w:id="253633299">
      <w:bodyDiv w:val="1"/>
      <w:marLeft w:val="0"/>
      <w:marRight w:val="0"/>
      <w:marTop w:val="0"/>
      <w:marBottom w:val="0"/>
      <w:divBdr>
        <w:top w:val="none" w:sz="0" w:space="0" w:color="auto"/>
        <w:left w:val="none" w:sz="0" w:space="0" w:color="auto"/>
        <w:bottom w:val="none" w:sz="0" w:space="0" w:color="auto"/>
        <w:right w:val="none" w:sz="0" w:space="0" w:color="auto"/>
      </w:divBdr>
    </w:div>
    <w:div w:id="275790846">
      <w:bodyDiv w:val="1"/>
      <w:marLeft w:val="0"/>
      <w:marRight w:val="0"/>
      <w:marTop w:val="0"/>
      <w:marBottom w:val="0"/>
      <w:divBdr>
        <w:top w:val="none" w:sz="0" w:space="0" w:color="auto"/>
        <w:left w:val="none" w:sz="0" w:space="0" w:color="auto"/>
        <w:bottom w:val="none" w:sz="0" w:space="0" w:color="auto"/>
        <w:right w:val="none" w:sz="0" w:space="0" w:color="auto"/>
      </w:divBdr>
    </w:div>
    <w:div w:id="317345632">
      <w:bodyDiv w:val="1"/>
      <w:marLeft w:val="0"/>
      <w:marRight w:val="0"/>
      <w:marTop w:val="0"/>
      <w:marBottom w:val="0"/>
      <w:divBdr>
        <w:top w:val="none" w:sz="0" w:space="0" w:color="auto"/>
        <w:left w:val="none" w:sz="0" w:space="0" w:color="auto"/>
        <w:bottom w:val="none" w:sz="0" w:space="0" w:color="auto"/>
        <w:right w:val="none" w:sz="0" w:space="0" w:color="auto"/>
      </w:divBdr>
    </w:div>
    <w:div w:id="606502061">
      <w:bodyDiv w:val="1"/>
      <w:marLeft w:val="0"/>
      <w:marRight w:val="0"/>
      <w:marTop w:val="0"/>
      <w:marBottom w:val="0"/>
      <w:divBdr>
        <w:top w:val="none" w:sz="0" w:space="0" w:color="auto"/>
        <w:left w:val="none" w:sz="0" w:space="0" w:color="auto"/>
        <w:bottom w:val="none" w:sz="0" w:space="0" w:color="auto"/>
        <w:right w:val="none" w:sz="0" w:space="0" w:color="auto"/>
      </w:divBdr>
    </w:div>
    <w:div w:id="719744477">
      <w:bodyDiv w:val="1"/>
      <w:marLeft w:val="0"/>
      <w:marRight w:val="0"/>
      <w:marTop w:val="0"/>
      <w:marBottom w:val="0"/>
      <w:divBdr>
        <w:top w:val="none" w:sz="0" w:space="0" w:color="auto"/>
        <w:left w:val="none" w:sz="0" w:space="0" w:color="auto"/>
        <w:bottom w:val="none" w:sz="0" w:space="0" w:color="auto"/>
        <w:right w:val="none" w:sz="0" w:space="0" w:color="auto"/>
      </w:divBdr>
    </w:div>
    <w:div w:id="1058750707">
      <w:bodyDiv w:val="1"/>
      <w:marLeft w:val="0"/>
      <w:marRight w:val="0"/>
      <w:marTop w:val="0"/>
      <w:marBottom w:val="0"/>
      <w:divBdr>
        <w:top w:val="none" w:sz="0" w:space="0" w:color="auto"/>
        <w:left w:val="none" w:sz="0" w:space="0" w:color="auto"/>
        <w:bottom w:val="none" w:sz="0" w:space="0" w:color="auto"/>
        <w:right w:val="none" w:sz="0" w:space="0" w:color="auto"/>
      </w:divBdr>
    </w:div>
    <w:div w:id="1561284041">
      <w:bodyDiv w:val="1"/>
      <w:marLeft w:val="0"/>
      <w:marRight w:val="0"/>
      <w:marTop w:val="0"/>
      <w:marBottom w:val="0"/>
      <w:divBdr>
        <w:top w:val="none" w:sz="0" w:space="0" w:color="auto"/>
        <w:left w:val="none" w:sz="0" w:space="0" w:color="auto"/>
        <w:bottom w:val="none" w:sz="0" w:space="0" w:color="auto"/>
        <w:right w:val="none" w:sz="0" w:space="0" w:color="auto"/>
      </w:divBdr>
      <w:divsChild>
        <w:div w:id="316690733">
          <w:marLeft w:val="0"/>
          <w:marRight w:val="0"/>
          <w:marTop w:val="0"/>
          <w:marBottom w:val="0"/>
          <w:divBdr>
            <w:top w:val="none" w:sz="0" w:space="0" w:color="auto"/>
            <w:left w:val="none" w:sz="0" w:space="0" w:color="auto"/>
            <w:bottom w:val="none" w:sz="0" w:space="0" w:color="auto"/>
            <w:right w:val="none" w:sz="0" w:space="0" w:color="auto"/>
          </w:divBdr>
          <w:divsChild>
            <w:div w:id="1825464751">
              <w:marLeft w:val="0"/>
              <w:marRight w:val="0"/>
              <w:marTop w:val="0"/>
              <w:marBottom w:val="0"/>
              <w:divBdr>
                <w:top w:val="none" w:sz="0" w:space="0" w:color="auto"/>
                <w:left w:val="none" w:sz="0" w:space="0" w:color="auto"/>
                <w:bottom w:val="none" w:sz="0" w:space="0" w:color="auto"/>
                <w:right w:val="none" w:sz="0" w:space="0" w:color="auto"/>
              </w:divBdr>
              <w:divsChild>
                <w:div w:id="223611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027584">
      <w:bodyDiv w:val="1"/>
      <w:marLeft w:val="0"/>
      <w:marRight w:val="0"/>
      <w:marTop w:val="0"/>
      <w:marBottom w:val="0"/>
      <w:divBdr>
        <w:top w:val="none" w:sz="0" w:space="0" w:color="auto"/>
        <w:left w:val="none" w:sz="0" w:space="0" w:color="auto"/>
        <w:bottom w:val="none" w:sz="0" w:space="0" w:color="auto"/>
        <w:right w:val="none" w:sz="0" w:space="0" w:color="auto"/>
      </w:divBdr>
      <w:divsChild>
        <w:div w:id="669254635">
          <w:marLeft w:val="0"/>
          <w:marRight w:val="0"/>
          <w:marTop w:val="0"/>
          <w:marBottom w:val="0"/>
          <w:divBdr>
            <w:top w:val="none" w:sz="0" w:space="0" w:color="auto"/>
            <w:left w:val="none" w:sz="0" w:space="0" w:color="auto"/>
            <w:bottom w:val="none" w:sz="0" w:space="0" w:color="auto"/>
            <w:right w:val="none" w:sz="0" w:space="0" w:color="auto"/>
          </w:divBdr>
          <w:divsChild>
            <w:div w:id="1268082486">
              <w:marLeft w:val="0"/>
              <w:marRight w:val="0"/>
              <w:marTop w:val="0"/>
              <w:marBottom w:val="0"/>
              <w:divBdr>
                <w:top w:val="none" w:sz="0" w:space="0" w:color="auto"/>
                <w:left w:val="none" w:sz="0" w:space="0" w:color="auto"/>
                <w:bottom w:val="none" w:sz="0" w:space="0" w:color="auto"/>
                <w:right w:val="none" w:sz="0" w:space="0" w:color="auto"/>
              </w:divBdr>
              <w:divsChild>
                <w:div w:id="1318269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773992EE3A3D543A11F387C7B2C267B" ma:contentTypeVersion="2" ma:contentTypeDescription="Create a new document." ma:contentTypeScope="" ma:versionID="c345bb283772a7d1b114ab5066497384">
  <xsd:schema xmlns:xsd="http://www.w3.org/2001/XMLSchema" xmlns:xs="http://www.w3.org/2001/XMLSchema" xmlns:p="http://schemas.microsoft.com/office/2006/metadata/properties" xmlns:ns2="eb738158-98c9-40f9-bc1a-93da27e3de70" targetNamespace="http://schemas.microsoft.com/office/2006/metadata/properties" ma:root="true" ma:fieldsID="0e89ae5cf51e66b3d067a4d376ddb6f0" ns2:_="">
    <xsd:import namespace="eb738158-98c9-40f9-bc1a-93da27e3de70"/>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738158-98c9-40f9-bc1a-93da27e3de7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90A5FEB-3AAB-484B-B739-51AA1F4F447E}">
  <ds:schemaRefs>
    <ds:schemaRef ds:uri="http://schemas.microsoft.com/sharepoint/v3/contenttype/forms"/>
  </ds:schemaRefs>
</ds:datastoreItem>
</file>

<file path=customXml/itemProps2.xml><?xml version="1.0" encoding="utf-8"?>
<ds:datastoreItem xmlns:ds="http://schemas.openxmlformats.org/officeDocument/2006/customXml" ds:itemID="{ADF81809-50E7-46C4-8931-E01541DACF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738158-98c9-40f9-bc1a-93da27e3de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1BBD02D-3CB0-4C48-8A86-56647BAEC00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9</Pages>
  <Words>8458</Words>
  <Characters>48211</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ang Price, Rebecca</dc:creator>
  <cp:keywords/>
  <dc:description/>
  <cp:lastModifiedBy>Rebecca Anhang Price</cp:lastModifiedBy>
  <cp:revision>3</cp:revision>
  <dcterms:created xsi:type="dcterms:W3CDTF">2022-10-07T13:52:00Z</dcterms:created>
  <dcterms:modified xsi:type="dcterms:W3CDTF">2022-10-14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773992EE3A3D543A11F387C7B2C267B</vt:lpwstr>
  </property>
</Properties>
</file>